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1058856"/>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1058857"/>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511EEEC" w14:textId="6303FB83" w:rsidR="00356DE3"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058856" w:history="1">
            <w:r w:rsidR="00356DE3" w:rsidRPr="00F456D8">
              <w:rPr>
                <w:rStyle w:val="Hyperlink"/>
                <w:noProof/>
              </w:rPr>
              <w:t>ACKNOWLEGMENTS</w:t>
            </w:r>
            <w:r w:rsidR="00356DE3">
              <w:rPr>
                <w:noProof/>
                <w:webHidden/>
              </w:rPr>
              <w:tab/>
            </w:r>
            <w:r w:rsidR="00356DE3">
              <w:rPr>
                <w:noProof/>
                <w:webHidden/>
              </w:rPr>
              <w:fldChar w:fldCharType="begin"/>
            </w:r>
            <w:r w:rsidR="00356DE3">
              <w:rPr>
                <w:noProof/>
                <w:webHidden/>
              </w:rPr>
              <w:instrText xml:space="preserve"> PAGEREF _Toc171058856 \h </w:instrText>
            </w:r>
            <w:r w:rsidR="00356DE3">
              <w:rPr>
                <w:noProof/>
                <w:webHidden/>
              </w:rPr>
            </w:r>
            <w:r w:rsidR="00356DE3">
              <w:rPr>
                <w:noProof/>
                <w:webHidden/>
              </w:rPr>
              <w:fldChar w:fldCharType="separate"/>
            </w:r>
            <w:r w:rsidR="009B474A">
              <w:rPr>
                <w:noProof/>
                <w:webHidden/>
              </w:rPr>
              <w:t>3</w:t>
            </w:r>
            <w:r w:rsidR="00356DE3">
              <w:rPr>
                <w:noProof/>
                <w:webHidden/>
              </w:rPr>
              <w:fldChar w:fldCharType="end"/>
            </w:r>
          </w:hyperlink>
        </w:p>
        <w:p w14:paraId="6C0789FB" w14:textId="7A2B3858" w:rsidR="00356DE3" w:rsidRDefault="00000000">
          <w:pPr>
            <w:pStyle w:val="TOC1"/>
            <w:rPr>
              <w:rFonts w:asciiTheme="minorHAnsi" w:eastAsiaTheme="minorEastAsia" w:hAnsiTheme="minorHAnsi" w:cstheme="minorBidi"/>
              <w:noProof/>
              <w:kern w:val="2"/>
              <w14:ligatures w14:val="standardContextual"/>
            </w:rPr>
          </w:pPr>
          <w:hyperlink w:anchor="_Toc171058857" w:history="1">
            <w:r w:rsidR="00356DE3" w:rsidRPr="00F456D8">
              <w:rPr>
                <w:rStyle w:val="Hyperlink"/>
                <w:noProof/>
              </w:rPr>
              <w:t>TABLE OF CONTENTS</w:t>
            </w:r>
            <w:r w:rsidR="00356DE3">
              <w:rPr>
                <w:noProof/>
                <w:webHidden/>
              </w:rPr>
              <w:tab/>
            </w:r>
            <w:r w:rsidR="00356DE3">
              <w:rPr>
                <w:noProof/>
                <w:webHidden/>
              </w:rPr>
              <w:fldChar w:fldCharType="begin"/>
            </w:r>
            <w:r w:rsidR="00356DE3">
              <w:rPr>
                <w:noProof/>
                <w:webHidden/>
              </w:rPr>
              <w:instrText xml:space="preserve"> PAGEREF _Toc171058857 \h </w:instrText>
            </w:r>
            <w:r w:rsidR="00356DE3">
              <w:rPr>
                <w:noProof/>
                <w:webHidden/>
              </w:rPr>
            </w:r>
            <w:r w:rsidR="00356DE3">
              <w:rPr>
                <w:noProof/>
                <w:webHidden/>
              </w:rPr>
              <w:fldChar w:fldCharType="separate"/>
            </w:r>
            <w:r w:rsidR="009B474A">
              <w:rPr>
                <w:noProof/>
                <w:webHidden/>
              </w:rPr>
              <w:t>4</w:t>
            </w:r>
            <w:r w:rsidR="00356DE3">
              <w:rPr>
                <w:noProof/>
                <w:webHidden/>
              </w:rPr>
              <w:fldChar w:fldCharType="end"/>
            </w:r>
          </w:hyperlink>
        </w:p>
        <w:p w14:paraId="78454F80" w14:textId="72BE9493" w:rsidR="00356DE3" w:rsidRDefault="00000000">
          <w:pPr>
            <w:pStyle w:val="TOC1"/>
            <w:rPr>
              <w:rFonts w:asciiTheme="minorHAnsi" w:eastAsiaTheme="minorEastAsia" w:hAnsiTheme="minorHAnsi" w:cstheme="minorBidi"/>
              <w:noProof/>
              <w:kern w:val="2"/>
              <w14:ligatures w14:val="standardContextual"/>
            </w:rPr>
          </w:pPr>
          <w:hyperlink w:anchor="_Toc171058858" w:history="1">
            <w:r w:rsidR="00356DE3" w:rsidRPr="00F456D8">
              <w:rPr>
                <w:rStyle w:val="Hyperlink"/>
                <w:noProof/>
              </w:rPr>
              <w:t>LIST OF FIGURES</w:t>
            </w:r>
            <w:r w:rsidR="00356DE3">
              <w:rPr>
                <w:noProof/>
                <w:webHidden/>
              </w:rPr>
              <w:tab/>
            </w:r>
            <w:r w:rsidR="00356DE3">
              <w:rPr>
                <w:noProof/>
                <w:webHidden/>
              </w:rPr>
              <w:fldChar w:fldCharType="begin"/>
            </w:r>
            <w:r w:rsidR="00356DE3">
              <w:rPr>
                <w:noProof/>
                <w:webHidden/>
              </w:rPr>
              <w:instrText xml:space="preserve"> PAGEREF _Toc171058858 \h </w:instrText>
            </w:r>
            <w:r w:rsidR="00356DE3">
              <w:rPr>
                <w:noProof/>
                <w:webHidden/>
              </w:rPr>
            </w:r>
            <w:r w:rsidR="00356DE3">
              <w:rPr>
                <w:noProof/>
                <w:webHidden/>
              </w:rPr>
              <w:fldChar w:fldCharType="separate"/>
            </w:r>
            <w:r w:rsidR="009B474A">
              <w:rPr>
                <w:noProof/>
                <w:webHidden/>
              </w:rPr>
              <w:t>6</w:t>
            </w:r>
            <w:r w:rsidR="00356DE3">
              <w:rPr>
                <w:noProof/>
                <w:webHidden/>
              </w:rPr>
              <w:fldChar w:fldCharType="end"/>
            </w:r>
          </w:hyperlink>
        </w:p>
        <w:p w14:paraId="1607E24E" w14:textId="5E1EC9E3" w:rsidR="00356DE3" w:rsidRDefault="00000000">
          <w:pPr>
            <w:pStyle w:val="TOC1"/>
            <w:rPr>
              <w:rFonts w:asciiTheme="minorHAnsi" w:eastAsiaTheme="minorEastAsia" w:hAnsiTheme="minorHAnsi" w:cstheme="minorBidi"/>
              <w:noProof/>
              <w:kern w:val="2"/>
              <w14:ligatures w14:val="standardContextual"/>
            </w:rPr>
          </w:pPr>
          <w:hyperlink w:anchor="_Toc171058859" w:history="1">
            <w:r w:rsidR="00356DE3" w:rsidRPr="00F456D8">
              <w:rPr>
                <w:rStyle w:val="Hyperlink"/>
                <w:noProof/>
              </w:rPr>
              <w:t>LIST OF TABLES</w:t>
            </w:r>
            <w:r w:rsidR="00356DE3">
              <w:rPr>
                <w:noProof/>
                <w:webHidden/>
              </w:rPr>
              <w:tab/>
            </w:r>
            <w:r w:rsidR="00356DE3">
              <w:rPr>
                <w:noProof/>
                <w:webHidden/>
              </w:rPr>
              <w:fldChar w:fldCharType="begin"/>
            </w:r>
            <w:r w:rsidR="00356DE3">
              <w:rPr>
                <w:noProof/>
                <w:webHidden/>
              </w:rPr>
              <w:instrText xml:space="preserve"> PAGEREF _Toc171058859 \h </w:instrText>
            </w:r>
            <w:r w:rsidR="00356DE3">
              <w:rPr>
                <w:noProof/>
                <w:webHidden/>
              </w:rPr>
            </w:r>
            <w:r w:rsidR="00356DE3">
              <w:rPr>
                <w:noProof/>
                <w:webHidden/>
              </w:rPr>
              <w:fldChar w:fldCharType="separate"/>
            </w:r>
            <w:r w:rsidR="009B474A">
              <w:rPr>
                <w:noProof/>
                <w:webHidden/>
              </w:rPr>
              <w:t>7</w:t>
            </w:r>
            <w:r w:rsidR="00356DE3">
              <w:rPr>
                <w:noProof/>
                <w:webHidden/>
              </w:rPr>
              <w:fldChar w:fldCharType="end"/>
            </w:r>
          </w:hyperlink>
        </w:p>
        <w:p w14:paraId="4781871A" w14:textId="0B726D2B" w:rsidR="00356DE3" w:rsidRDefault="00000000">
          <w:pPr>
            <w:pStyle w:val="TOC1"/>
            <w:rPr>
              <w:rFonts w:asciiTheme="minorHAnsi" w:eastAsiaTheme="minorEastAsia" w:hAnsiTheme="minorHAnsi" w:cstheme="minorBidi"/>
              <w:noProof/>
              <w:kern w:val="2"/>
              <w14:ligatures w14:val="standardContextual"/>
            </w:rPr>
          </w:pPr>
          <w:hyperlink w:anchor="_Toc171058860" w:history="1">
            <w:r w:rsidR="00356DE3" w:rsidRPr="00F456D8">
              <w:rPr>
                <w:rStyle w:val="Hyperlink"/>
                <w:noProof/>
              </w:rPr>
              <w:t>LIST OF EQUATIONS</w:t>
            </w:r>
            <w:r w:rsidR="00356DE3">
              <w:rPr>
                <w:noProof/>
                <w:webHidden/>
              </w:rPr>
              <w:tab/>
            </w:r>
            <w:r w:rsidR="00356DE3">
              <w:rPr>
                <w:noProof/>
                <w:webHidden/>
              </w:rPr>
              <w:fldChar w:fldCharType="begin"/>
            </w:r>
            <w:r w:rsidR="00356DE3">
              <w:rPr>
                <w:noProof/>
                <w:webHidden/>
              </w:rPr>
              <w:instrText xml:space="preserve"> PAGEREF _Toc171058860 \h </w:instrText>
            </w:r>
            <w:r w:rsidR="00356DE3">
              <w:rPr>
                <w:noProof/>
                <w:webHidden/>
              </w:rPr>
            </w:r>
            <w:r w:rsidR="00356DE3">
              <w:rPr>
                <w:noProof/>
                <w:webHidden/>
              </w:rPr>
              <w:fldChar w:fldCharType="separate"/>
            </w:r>
            <w:r w:rsidR="009B474A">
              <w:rPr>
                <w:noProof/>
                <w:webHidden/>
              </w:rPr>
              <w:t>8</w:t>
            </w:r>
            <w:r w:rsidR="00356DE3">
              <w:rPr>
                <w:noProof/>
                <w:webHidden/>
              </w:rPr>
              <w:fldChar w:fldCharType="end"/>
            </w:r>
          </w:hyperlink>
        </w:p>
        <w:p w14:paraId="4F28D633" w14:textId="161DD0DD" w:rsidR="00356DE3" w:rsidRDefault="00000000">
          <w:pPr>
            <w:pStyle w:val="TOC1"/>
            <w:rPr>
              <w:rFonts w:asciiTheme="minorHAnsi" w:eastAsiaTheme="minorEastAsia" w:hAnsiTheme="minorHAnsi" w:cstheme="minorBidi"/>
              <w:noProof/>
              <w:kern w:val="2"/>
              <w14:ligatures w14:val="standardContextual"/>
            </w:rPr>
          </w:pPr>
          <w:hyperlink w:anchor="_Toc171058861" w:history="1">
            <w:r w:rsidR="00356DE3" w:rsidRPr="00F456D8">
              <w:rPr>
                <w:rStyle w:val="Hyperlink"/>
                <w:noProof/>
              </w:rPr>
              <w:t>ABSTRACT</w:t>
            </w:r>
            <w:r w:rsidR="00356DE3">
              <w:rPr>
                <w:noProof/>
                <w:webHidden/>
              </w:rPr>
              <w:tab/>
            </w:r>
            <w:r w:rsidR="00356DE3">
              <w:rPr>
                <w:noProof/>
                <w:webHidden/>
              </w:rPr>
              <w:fldChar w:fldCharType="begin"/>
            </w:r>
            <w:r w:rsidR="00356DE3">
              <w:rPr>
                <w:noProof/>
                <w:webHidden/>
              </w:rPr>
              <w:instrText xml:space="preserve"> PAGEREF _Toc171058861 \h </w:instrText>
            </w:r>
            <w:r w:rsidR="00356DE3">
              <w:rPr>
                <w:noProof/>
                <w:webHidden/>
              </w:rPr>
            </w:r>
            <w:r w:rsidR="00356DE3">
              <w:rPr>
                <w:noProof/>
                <w:webHidden/>
              </w:rPr>
              <w:fldChar w:fldCharType="separate"/>
            </w:r>
            <w:r w:rsidR="009B474A">
              <w:rPr>
                <w:noProof/>
                <w:webHidden/>
              </w:rPr>
              <w:t>9</w:t>
            </w:r>
            <w:r w:rsidR="00356DE3">
              <w:rPr>
                <w:noProof/>
                <w:webHidden/>
              </w:rPr>
              <w:fldChar w:fldCharType="end"/>
            </w:r>
          </w:hyperlink>
        </w:p>
        <w:p w14:paraId="6CAE2FA0" w14:textId="5AC1457F"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2" w:history="1">
            <w:r w:rsidR="00356DE3" w:rsidRPr="00F456D8">
              <w:rPr>
                <w:rStyle w:val="Hyperlink"/>
                <w:noProof/>
              </w:rPr>
              <w:t>Chapter 1</w:t>
            </w:r>
            <w:r w:rsidR="00356DE3">
              <w:rPr>
                <w:rFonts w:asciiTheme="minorHAnsi" w:eastAsiaTheme="minorEastAsia" w:hAnsiTheme="minorHAnsi" w:cstheme="minorBidi"/>
                <w:noProof/>
                <w:kern w:val="2"/>
                <w14:ligatures w14:val="standardContextual"/>
              </w:rPr>
              <w:tab/>
            </w:r>
            <w:r w:rsidR="00356DE3" w:rsidRPr="00F456D8">
              <w:rPr>
                <w:rStyle w:val="Hyperlink"/>
                <w:noProof/>
              </w:rPr>
              <w:t>INTRODUCTION</w:t>
            </w:r>
            <w:r w:rsidR="00356DE3">
              <w:rPr>
                <w:noProof/>
                <w:webHidden/>
              </w:rPr>
              <w:tab/>
            </w:r>
            <w:r w:rsidR="00356DE3">
              <w:rPr>
                <w:noProof/>
                <w:webHidden/>
              </w:rPr>
              <w:fldChar w:fldCharType="begin"/>
            </w:r>
            <w:r w:rsidR="00356DE3">
              <w:rPr>
                <w:noProof/>
                <w:webHidden/>
              </w:rPr>
              <w:instrText xml:space="preserve"> PAGEREF _Toc171058862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716609CE" w14:textId="2218E1B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3" w:history="1">
            <w:r w:rsidR="00356DE3" w:rsidRPr="00F456D8">
              <w:rPr>
                <w:rStyle w:val="Hyperlink"/>
                <w:noProof/>
              </w:rPr>
              <w:t>1.1</w:t>
            </w:r>
            <w:r w:rsidR="00356DE3">
              <w:rPr>
                <w:rFonts w:asciiTheme="minorHAnsi" w:eastAsiaTheme="minorEastAsia" w:hAnsiTheme="minorHAnsi" w:cstheme="minorBidi"/>
                <w:noProof/>
                <w:kern w:val="2"/>
                <w14:ligatures w14:val="standardContextual"/>
              </w:rPr>
              <w:tab/>
            </w:r>
            <w:r w:rsidR="00356DE3" w:rsidRPr="00F456D8">
              <w:rPr>
                <w:rStyle w:val="Hyperlink"/>
                <w:noProof/>
              </w:rPr>
              <w:t>Background</w:t>
            </w:r>
            <w:r w:rsidR="00356DE3">
              <w:rPr>
                <w:noProof/>
                <w:webHidden/>
              </w:rPr>
              <w:tab/>
            </w:r>
            <w:r w:rsidR="00356DE3">
              <w:rPr>
                <w:noProof/>
                <w:webHidden/>
              </w:rPr>
              <w:fldChar w:fldCharType="begin"/>
            </w:r>
            <w:r w:rsidR="00356DE3">
              <w:rPr>
                <w:noProof/>
                <w:webHidden/>
              </w:rPr>
              <w:instrText xml:space="preserve"> PAGEREF _Toc171058863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72930743" w14:textId="155466E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4" w:history="1">
            <w:r w:rsidR="00356DE3" w:rsidRPr="00F456D8">
              <w:rPr>
                <w:rStyle w:val="Hyperlink"/>
                <w:noProof/>
              </w:rPr>
              <w:t>1.2</w:t>
            </w:r>
            <w:r w:rsidR="00356DE3">
              <w:rPr>
                <w:rFonts w:asciiTheme="minorHAnsi" w:eastAsiaTheme="minorEastAsia" w:hAnsiTheme="minorHAnsi" w:cstheme="minorBidi"/>
                <w:noProof/>
                <w:kern w:val="2"/>
                <w14:ligatures w14:val="standardContextual"/>
              </w:rPr>
              <w:tab/>
            </w:r>
            <w:r w:rsidR="00356DE3" w:rsidRPr="00F456D8">
              <w:rPr>
                <w:rStyle w:val="Hyperlink"/>
                <w:noProof/>
              </w:rPr>
              <w:t>Problem Statement</w:t>
            </w:r>
            <w:r w:rsidR="00356DE3">
              <w:rPr>
                <w:noProof/>
                <w:webHidden/>
              </w:rPr>
              <w:tab/>
            </w:r>
            <w:r w:rsidR="00356DE3">
              <w:rPr>
                <w:noProof/>
                <w:webHidden/>
              </w:rPr>
              <w:fldChar w:fldCharType="begin"/>
            </w:r>
            <w:r w:rsidR="00356DE3">
              <w:rPr>
                <w:noProof/>
                <w:webHidden/>
              </w:rPr>
              <w:instrText xml:space="preserve"> PAGEREF _Toc171058864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0D8A970B" w14:textId="5248062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5" w:history="1">
            <w:r w:rsidR="00356DE3" w:rsidRPr="00F456D8">
              <w:rPr>
                <w:rStyle w:val="Hyperlink"/>
                <w:noProof/>
              </w:rPr>
              <w:t>1.3</w:t>
            </w:r>
            <w:r w:rsidR="00356DE3">
              <w:rPr>
                <w:rFonts w:asciiTheme="minorHAnsi" w:eastAsiaTheme="minorEastAsia" w:hAnsiTheme="minorHAnsi" w:cstheme="minorBidi"/>
                <w:noProof/>
                <w:kern w:val="2"/>
                <w14:ligatures w14:val="standardContextual"/>
              </w:rPr>
              <w:tab/>
            </w:r>
            <w:r w:rsidR="00356DE3" w:rsidRPr="00F456D8">
              <w:rPr>
                <w:rStyle w:val="Hyperlink"/>
                <w:noProof/>
              </w:rPr>
              <w:t>Scope and Objectives</w:t>
            </w:r>
            <w:r w:rsidR="00356DE3">
              <w:rPr>
                <w:noProof/>
                <w:webHidden/>
              </w:rPr>
              <w:tab/>
            </w:r>
            <w:r w:rsidR="00356DE3">
              <w:rPr>
                <w:noProof/>
                <w:webHidden/>
              </w:rPr>
              <w:fldChar w:fldCharType="begin"/>
            </w:r>
            <w:r w:rsidR="00356DE3">
              <w:rPr>
                <w:noProof/>
                <w:webHidden/>
              </w:rPr>
              <w:instrText xml:space="preserve"> PAGEREF _Toc171058865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18D144A9" w14:textId="1E23E9E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6" w:history="1">
            <w:r w:rsidR="00356DE3" w:rsidRPr="00F456D8">
              <w:rPr>
                <w:rStyle w:val="Hyperlink"/>
                <w:noProof/>
              </w:rPr>
              <w:t>1.4</w:t>
            </w:r>
            <w:r w:rsidR="00356DE3">
              <w:rPr>
                <w:rFonts w:asciiTheme="minorHAnsi" w:eastAsiaTheme="minorEastAsia" w:hAnsiTheme="minorHAnsi" w:cstheme="minorBidi"/>
                <w:noProof/>
                <w:kern w:val="2"/>
                <w14:ligatures w14:val="standardContextual"/>
              </w:rPr>
              <w:tab/>
            </w:r>
            <w:r w:rsidR="00356DE3" w:rsidRPr="00F456D8">
              <w:rPr>
                <w:rStyle w:val="Hyperlink"/>
                <w:noProof/>
              </w:rPr>
              <w:t>Structure of thesis</w:t>
            </w:r>
            <w:r w:rsidR="00356DE3">
              <w:rPr>
                <w:noProof/>
                <w:webHidden/>
              </w:rPr>
              <w:tab/>
            </w:r>
            <w:r w:rsidR="00356DE3">
              <w:rPr>
                <w:noProof/>
                <w:webHidden/>
              </w:rPr>
              <w:fldChar w:fldCharType="begin"/>
            </w:r>
            <w:r w:rsidR="00356DE3">
              <w:rPr>
                <w:noProof/>
                <w:webHidden/>
              </w:rPr>
              <w:instrText xml:space="preserve"> PAGEREF _Toc171058866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2F43BBB2" w14:textId="2A8E87FA"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7" w:history="1">
            <w:r w:rsidR="00356DE3" w:rsidRPr="00F456D8">
              <w:rPr>
                <w:rStyle w:val="Hyperlink"/>
                <w:noProof/>
              </w:rPr>
              <w:t>Chapter 2</w:t>
            </w:r>
            <w:r w:rsidR="00356DE3">
              <w:rPr>
                <w:rFonts w:asciiTheme="minorHAnsi" w:eastAsiaTheme="minorEastAsia" w:hAnsiTheme="minorHAnsi" w:cstheme="minorBidi"/>
                <w:noProof/>
                <w:kern w:val="2"/>
                <w14:ligatures w14:val="standardContextual"/>
              </w:rPr>
              <w:tab/>
            </w:r>
            <w:r w:rsidR="00356DE3" w:rsidRPr="00F456D8">
              <w:rPr>
                <w:rStyle w:val="Hyperlink"/>
                <w:noProof/>
              </w:rPr>
              <w:t>LITERATURE REVIEW</w:t>
            </w:r>
            <w:r w:rsidR="00356DE3">
              <w:rPr>
                <w:noProof/>
                <w:webHidden/>
              </w:rPr>
              <w:tab/>
            </w:r>
            <w:r w:rsidR="00356DE3">
              <w:rPr>
                <w:noProof/>
                <w:webHidden/>
              </w:rPr>
              <w:fldChar w:fldCharType="begin"/>
            </w:r>
            <w:r w:rsidR="00356DE3">
              <w:rPr>
                <w:noProof/>
                <w:webHidden/>
              </w:rPr>
              <w:instrText xml:space="preserve"> PAGEREF _Toc171058867 \h </w:instrText>
            </w:r>
            <w:r w:rsidR="00356DE3">
              <w:rPr>
                <w:noProof/>
                <w:webHidden/>
              </w:rPr>
            </w:r>
            <w:r w:rsidR="00356DE3">
              <w:rPr>
                <w:noProof/>
                <w:webHidden/>
              </w:rPr>
              <w:fldChar w:fldCharType="separate"/>
            </w:r>
            <w:r w:rsidR="009B474A">
              <w:rPr>
                <w:noProof/>
                <w:webHidden/>
              </w:rPr>
              <w:t>12</w:t>
            </w:r>
            <w:r w:rsidR="00356DE3">
              <w:rPr>
                <w:noProof/>
                <w:webHidden/>
              </w:rPr>
              <w:fldChar w:fldCharType="end"/>
            </w:r>
          </w:hyperlink>
        </w:p>
        <w:p w14:paraId="54846D43" w14:textId="4FD4E018"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1" w:history="1">
            <w:r w:rsidR="00356DE3" w:rsidRPr="00F456D8">
              <w:rPr>
                <w:rStyle w:val="Hyperlink"/>
                <w:noProof/>
              </w:rPr>
              <w:t>2.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Automatic Document Segmentation</w:t>
            </w:r>
            <w:r w:rsidR="00356DE3">
              <w:rPr>
                <w:noProof/>
                <w:webHidden/>
              </w:rPr>
              <w:tab/>
            </w:r>
            <w:r w:rsidR="00356DE3">
              <w:rPr>
                <w:noProof/>
                <w:webHidden/>
              </w:rPr>
              <w:fldChar w:fldCharType="begin"/>
            </w:r>
            <w:r w:rsidR="00356DE3">
              <w:rPr>
                <w:noProof/>
                <w:webHidden/>
              </w:rPr>
              <w:instrText xml:space="preserve"> PAGEREF _Toc171058871 \h </w:instrText>
            </w:r>
            <w:r w:rsidR="00356DE3">
              <w:rPr>
                <w:noProof/>
                <w:webHidden/>
              </w:rPr>
            </w:r>
            <w:r w:rsidR="00356DE3">
              <w:rPr>
                <w:noProof/>
                <w:webHidden/>
              </w:rPr>
              <w:fldChar w:fldCharType="separate"/>
            </w:r>
            <w:r w:rsidR="009B474A">
              <w:rPr>
                <w:noProof/>
                <w:webHidden/>
              </w:rPr>
              <w:t>12</w:t>
            </w:r>
            <w:r w:rsidR="00356DE3">
              <w:rPr>
                <w:noProof/>
                <w:webHidden/>
              </w:rPr>
              <w:fldChar w:fldCharType="end"/>
            </w:r>
          </w:hyperlink>
        </w:p>
        <w:p w14:paraId="776075C2" w14:textId="586BEB0B"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2" w:history="1">
            <w:r w:rsidR="00356DE3" w:rsidRPr="00F456D8">
              <w:rPr>
                <w:rStyle w:val="Hyperlink"/>
                <w:noProof/>
              </w:rPr>
              <w:t>2.1.1</w:t>
            </w:r>
            <w:r w:rsidR="00356DE3">
              <w:rPr>
                <w:rFonts w:asciiTheme="minorHAnsi" w:eastAsiaTheme="minorEastAsia" w:hAnsiTheme="minorHAnsi" w:cstheme="minorBidi"/>
                <w:noProof/>
                <w:kern w:val="2"/>
                <w14:ligatures w14:val="standardContextual"/>
              </w:rPr>
              <w:tab/>
            </w:r>
            <w:r w:rsidR="00356DE3" w:rsidRPr="00F456D8">
              <w:rPr>
                <w:rStyle w:val="Hyperlink"/>
                <w:noProof/>
              </w:rPr>
              <w:t>GROBID</w:t>
            </w:r>
            <w:r w:rsidR="00356DE3">
              <w:rPr>
                <w:noProof/>
                <w:webHidden/>
              </w:rPr>
              <w:tab/>
            </w:r>
            <w:r w:rsidR="00356DE3">
              <w:rPr>
                <w:noProof/>
                <w:webHidden/>
              </w:rPr>
              <w:fldChar w:fldCharType="begin"/>
            </w:r>
            <w:r w:rsidR="00356DE3">
              <w:rPr>
                <w:noProof/>
                <w:webHidden/>
              </w:rPr>
              <w:instrText xml:space="preserve"> PAGEREF _Toc171058872 \h </w:instrText>
            </w:r>
            <w:r w:rsidR="00356DE3">
              <w:rPr>
                <w:noProof/>
                <w:webHidden/>
              </w:rPr>
            </w:r>
            <w:r w:rsidR="00356DE3">
              <w:rPr>
                <w:noProof/>
                <w:webHidden/>
              </w:rPr>
              <w:fldChar w:fldCharType="separate"/>
            </w:r>
            <w:r w:rsidR="009B474A">
              <w:rPr>
                <w:noProof/>
                <w:webHidden/>
              </w:rPr>
              <w:t>13</w:t>
            </w:r>
            <w:r w:rsidR="00356DE3">
              <w:rPr>
                <w:noProof/>
                <w:webHidden/>
              </w:rPr>
              <w:fldChar w:fldCharType="end"/>
            </w:r>
          </w:hyperlink>
        </w:p>
        <w:p w14:paraId="4A928C30" w14:textId="057F9E2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5" w:history="1">
            <w:r w:rsidR="00356DE3" w:rsidRPr="00F456D8">
              <w:rPr>
                <w:rStyle w:val="Hyperlink"/>
                <w:noProof/>
              </w:rPr>
              <w:t>2.2</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Natural Language Processing</w:t>
            </w:r>
            <w:r w:rsidR="00356DE3">
              <w:rPr>
                <w:noProof/>
                <w:webHidden/>
              </w:rPr>
              <w:tab/>
            </w:r>
            <w:r w:rsidR="00356DE3">
              <w:rPr>
                <w:noProof/>
                <w:webHidden/>
              </w:rPr>
              <w:fldChar w:fldCharType="begin"/>
            </w:r>
            <w:r w:rsidR="00356DE3">
              <w:rPr>
                <w:noProof/>
                <w:webHidden/>
              </w:rPr>
              <w:instrText xml:space="preserve"> PAGEREF _Toc171058875 \h </w:instrText>
            </w:r>
            <w:r w:rsidR="00356DE3">
              <w:rPr>
                <w:noProof/>
                <w:webHidden/>
              </w:rPr>
            </w:r>
            <w:r w:rsidR="00356DE3">
              <w:rPr>
                <w:noProof/>
                <w:webHidden/>
              </w:rPr>
              <w:fldChar w:fldCharType="separate"/>
            </w:r>
            <w:r w:rsidR="009B474A">
              <w:rPr>
                <w:noProof/>
                <w:webHidden/>
              </w:rPr>
              <w:t>14</w:t>
            </w:r>
            <w:r w:rsidR="00356DE3">
              <w:rPr>
                <w:noProof/>
                <w:webHidden/>
              </w:rPr>
              <w:fldChar w:fldCharType="end"/>
            </w:r>
          </w:hyperlink>
        </w:p>
        <w:p w14:paraId="7318D8E3" w14:textId="314E076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6" w:history="1">
            <w:r w:rsidR="00356DE3" w:rsidRPr="00F456D8">
              <w:rPr>
                <w:rStyle w:val="Hyperlink"/>
                <w:noProof/>
              </w:rPr>
              <w:t>2.3</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Text Summarization</w:t>
            </w:r>
            <w:r w:rsidR="00356DE3">
              <w:rPr>
                <w:noProof/>
                <w:webHidden/>
              </w:rPr>
              <w:tab/>
            </w:r>
            <w:r w:rsidR="00356DE3">
              <w:rPr>
                <w:noProof/>
                <w:webHidden/>
              </w:rPr>
              <w:fldChar w:fldCharType="begin"/>
            </w:r>
            <w:r w:rsidR="00356DE3">
              <w:rPr>
                <w:noProof/>
                <w:webHidden/>
              </w:rPr>
              <w:instrText xml:space="preserve"> PAGEREF _Toc171058876 \h </w:instrText>
            </w:r>
            <w:r w:rsidR="00356DE3">
              <w:rPr>
                <w:noProof/>
                <w:webHidden/>
              </w:rPr>
            </w:r>
            <w:r w:rsidR="00356DE3">
              <w:rPr>
                <w:noProof/>
                <w:webHidden/>
              </w:rPr>
              <w:fldChar w:fldCharType="separate"/>
            </w:r>
            <w:r w:rsidR="009B474A">
              <w:rPr>
                <w:noProof/>
                <w:webHidden/>
              </w:rPr>
              <w:t>16</w:t>
            </w:r>
            <w:r w:rsidR="00356DE3">
              <w:rPr>
                <w:noProof/>
                <w:webHidden/>
              </w:rPr>
              <w:fldChar w:fldCharType="end"/>
            </w:r>
          </w:hyperlink>
        </w:p>
        <w:p w14:paraId="1B45794C" w14:textId="4C5825FB"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7" w:history="1">
            <w:r w:rsidR="00356DE3" w:rsidRPr="00F456D8">
              <w:rPr>
                <w:rStyle w:val="Hyperlink"/>
                <w:noProof/>
              </w:rPr>
              <w:t>2.3.1</w:t>
            </w:r>
            <w:r w:rsidR="00356DE3">
              <w:rPr>
                <w:rFonts w:asciiTheme="minorHAnsi" w:eastAsiaTheme="minorEastAsia" w:hAnsiTheme="minorHAnsi" w:cstheme="minorBidi"/>
                <w:noProof/>
                <w:kern w:val="2"/>
                <w14:ligatures w14:val="standardContextual"/>
              </w:rPr>
              <w:tab/>
            </w:r>
            <w:r w:rsidR="00356DE3" w:rsidRPr="00F456D8">
              <w:rPr>
                <w:rStyle w:val="Hyperlink"/>
                <w:noProof/>
              </w:rPr>
              <w:t>Extractive text summarization</w:t>
            </w:r>
            <w:r w:rsidR="00356DE3">
              <w:rPr>
                <w:noProof/>
                <w:webHidden/>
              </w:rPr>
              <w:tab/>
            </w:r>
            <w:r w:rsidR="00356DE3">
              <w:rPr>
                <w:noProof/>
                <w:webHidden/>
              </w:rPr>
              <w:fldChar w:fldCharType="begin"/>
            </w:r>
            <w:r w:rsidR="00356DE3">
              <w:rPr>
                <w:noProof/>
                <w:webHidden/>
              </w:rPr>
              <w:instrText xml:space="preserve"> PAGEREF _Toc171058877 \h </w:instrText>
            </w:r>
            <w:r w:rsidR="00356DE3">
              <w:rPr>
                <w:noProof/>
                <w:webHidden/>
              </w:rPr>
            </w:r>
            <w:r w:rsidR="00356DE3">
              <w:rPr>
                <w:noProof/>
                <w:webHidden/>
              </w:rPr>
              <w:fldChar w:fldCharType="separate"/>
            </w:r>
            <w:r w:rsidR="009B474A">
              <w:rPr>
                <w:noProof/>
                <w:webHidden/>
              </w:rPr>
              <w:t>17</w:t>
            </w:r>
            <w:r w:rsidR="00356DE3">
              <w:rPr>
                <w:noProof/>
                <w:webHidden/>
              </w:rPr>
              <w:fldChar w:fldCharType="end"/>
            </w:r>
          </w:hyperlink>
        </w:p>
        <w:p w14:paraId="534B23C3" w14:textId="1C0E434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8" w:history="1">
            <w:r w:rsidR="00356DE3" w:rsidRPr="00F456D8">
              <w:rPr>
                <w:rStyle w:val="Hyperlink"/>
                <w:noProof/>
              </w:rPr>
              <w:t>2.3.2</w:t>
            </w:r>
            <w:r w:rsidR="00356DE3">
              <w:rPr>
                <w:rFonts w:asciiTheme="minorHAnsi" w:eastAsiaTheme="minorEastAsia" w:hAnsiTheme="minorHAnsi" w:cstheme="minorBidi"/>
                <w:noProof/>
                <w:kern w:val="2"/>
                <w14:ligatures w14:val="standardContextual"/>
              </w:rPr>
              <w:tab/>
            </w:r>
            <w:r w:rsidR="00356DE3" w:rsidRPr="00F456D8">
              <w:rPr>
                <w:rStyle w:val="Hyperlink"/>
                <w:noProof/>
              </w:rPr>
              <w:t>Abstractive text summarization</w:t>
            </w:r>
            <w:r w:rsidR="00356DE3">
              <w:rPr>
                <w:noProof/>
                <w:webHidden/>
              </w:rPr>
              <w:tab/>
            </w:r>
            <w:r w:rsidR="00356DE3">
              <w:rPr>
                <w:noProof/>
                <w:webHidden/>
              </w:rPr>
              <w:fldChar w:fldCharType="begin"/>
            </w:r>
            <w:r w:rsidR="00356DE3">
              <w:rPr>
                <w:noProof/>
                <w:webHidden/>
              </w:rPr>
              <w:instrText xml:space="preserve"> PAGEREF _Toc171058878 \h </w:instrText>
            </w:r>
            <w:r w:rsidR="00356DE3">
              <w:rPr>
                <w:noProof/>
                <w:webHidden/>
              </w:rPr>
            </w:r>
            <w:r w:rsidR="00356DE3">
              <w:rPr>
                <w:noProof/>
                <w:webHidden/>
              </w:rPr>
              <w:fldChar w:fldCharType="separate"/>
            </w:r>
            <w:r w:rsidR="009B474A">
              <w:rPr>
                <w:noProof/>
                <w:webHidden/>
              </w:rPr>
              <w:t>18</w:t>
            </w:r>
            <w:r w:rsidR="00356DE3">
              <w:rPr>
                <w:noProof/>
                <w:webHidden/>
              </w:rPr>
              <w:fldChar w:fldCharType="end"/>
            </w:r>
          </w:hyperlink>
        </w:p>
        <w:p w14:paraId="04A7D0CD" w14:textId="70D59066"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79" w:history="1">
            <w:r w:rsidR="00356DE3" w:rsidRPr="00F456D8">
              <w:rPr>
                <w:rStyle w:val="Hyperlink"/>
                <w:noProof/>
              </w:rPr>
              <w:t>2.3.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Machine-learning-based Summary Generation</w:t>
            </w:r>
            <w:r w:rsidR="00356DE3">
              <w:rPr>
                <w:noProof/>
                <w:webHidden/>
              </w:rPr>
              <w:tab/>
            </w:r>
            <w:r w:rsidR="00356DE3">
              <w:rPr>
                <w:noProof/>
                <w:webHidden/>
              </w:rPr>
              <w:fldChar w:fldCharType="begin"/>
            </w:r>
            <w:r w:rsidR="00356DE3">
              <w:rPr>
                <w:noProof/>
                <w:webHidden/>
              </w:rPr>
              <w:instrText xml:space="preserve"> PAGEREF _Toc171058879 \h </w:instrText>
            </w:r>
            <w:r w:rsidR="00356DE3">
              <w:rPr>
                <w:noProof/>
                <w:webHidden/>
              </w:rPr>
            </w:r>
            <w:r w:rsidR="00356DE3">
              <w:rPr>
                <w:noProof/>
                <w:webHidden/>
              </w:rPr>
              <w:fldChar w:fldCharType="separate"/>
            </w:r>
            <w:r w:rsidR="009B474A">
              <w:rPr>
                <w:noProof/>
                <w:webHidden/>
              </w:rPr>
              <w:t>19</w:t>
            </w:r>
            <w:r w:rsidR="00356DE3">
              <w:rPr>
                <w:noProof/>
                <w:webHidden/>
              </w:rPr>
              <w:fldChar w:fldCharType="end"/>
            </w:r>
          </w:hyperlink>
        </w:p>
        <w:p w14:paraId="3501FD99" w14:textId="55D03D29"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80" w:history="1">
            <w:r w:rsidR="00356DE3" w:rsidRPr="00F456D8">
              <w:rPr>
                <w:rStyle w:val="Hyperlink"/>
                <w:noProof/>
              </w:rPr>
              <w:t>Chapter 3</w:t>
            </w:r>
            <w:r w:rsidR="00356DE3">
              <w:rPr>
                <w:rFonts w:asciiTheme="minorHAnsi" w:eastAsiaTheme="minorEastAsia" w:hAnsiTheme="minorHAnsi" w:cstheme="minorBidi"/>
                <w:noProof/>
                <w:kern w:val="2"/>
                <w14:ligatures w14:val="standardContextual"/>
              </w:rPr>
              <w:tab/>
            </w:r>
            <w:r w:rsidR="00356DE3" w:rsidRPr="00F456D8">
              <w:rPr>
                <w:rStyle w:val="Hyperlink"/>
                <w:noProof/>
              </w:rPr>
              <w:t>METHODOLOGY</w:t>
            </w:r>
            <w:r w:rsidR="00356DE3">
              <w:rPr>
                <w:noProof/>
                <w:webHidden/>
              </w:rPr>
              <w:tab/>
            </w:r>
            <w:r w:rsidR="00356DE3">
              <w:rPr>
                <w:noProof/>
                <w:webHidden/>
              </w:rPr>
              <w:fldChar w:fldCharType="begin"/>
            </w:r>
            <w:r w:rsidR="00356DE3">
              <w:rPr>
                <w:noProof/>
                <w:webHidden/>
              </w:rPr>
              <w:instrText xml:space="preserve"> PAGEREF _Toc171058880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286AA81B" w14:textId="63AB04B3"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1" w:history="1">
            <w:r w:rsidR="00356DE3" w:rsidRPr="00F456D8">
              <w:rPr>
                <w:rStyle w:val="Hyperlink"/>
                <w:noProof/>
              </w:rPr>
              <w:t>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81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1EBFDF44" w14:textId="5DE638F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2" w:history="1">
            <w:r w:rsidR="00356DE3" w:rsidRPr="00F456D8">
              <w:rPr>
                <w:rStyle w:val="Hyperlink"/>
                <w:noProof/>
              </w:rPr>
              <w:t>3.2</w:t>
            </w:r>
            <w:r w:rsidR="00356DE3">
              <w:rPr>
                <w:rFonts w:asciiTheme="minorHAnsi" w:eastAsiaTheme="minorEastAsia" w:hAnsiTheme="minorHAnsi" w:cstheme="minorBidi"/>
                <w:noProof/>
                <w:kern w:val="2"/>
                <w14:ligatures w14:val="standardContextual"/>
              </w:rPr>
              <w:tab/>
            </w:r>
            <w:r w:rsidR="00356DE3" w:rsidRPr="00F456D8">
              <w:rPr>
                <w:rStyle w:val="Hyperlink"/>
                <w:noProof/>
              </w:rPr>
              <w:t>System design</w:t>
            </w:r>
            <w:r w:rsidR="00356DE3">
              <w:rPr>
                <w:noProof/>
                <w:webHidden/>
              </w:rPr>
              <w:tab/>
            </w:r>
            <w:r w:rsidR="00356DE3">
              <w:rPr>
                <w:noProof/>
                <w:webHidden/>
              </w:rPr>
              <w:fldChar w:fldCharType="begin"/>
            </w:r>
            <w:r w:rsidR="00356DE3">
              <w:rPr>
                <w:noProof/>
                <w:webHidden/>
              </w:rPr>
              <w:instrText xml:space="preserve"> PAGEREF _Toc171058882 \h </w:instrText>
            </w:r>
            <w:r w:rsidR="00356DE3">
              <w:rPr>
                <w:noProof/>
                <w:webHidden/>
              </w:rPr>
            </w:r>
            <w:r w:rsidR="00356DE3">
              <w:rPr>
                <w:noProof/>
                <w:webHidden/>
              </w:rPr>
              <w:fldChar w:fldCharType="separate"/>
            </w:r>
            <w:r w:rsidR="009B474A">
              <w:rPr>
                <w:noProof/>
                <w:webHidden/>
              </w:rPr>
              <w:t>22</w:t>
            </w:r>
            <w:r w:rsidR="00356DE3">
              <w:rPr>
                <w:noProof/>
                <w:webHidden/>
              </w:rPr>
              <w:fldChar w:fldCharType="end"/>
            </w:r>
          </w:hyperlink>
        </w:p>
        <w:p w14:paraId="41E4E3CF" w14:textId="59E06DF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3" w:history="1">
            <w:r w:rsidR="00356DE3" w:rsidRPr="00F456D8">
              <w:rPr>
                <w:rStyle w:val="Hyperlink"/>
                <w:noProof/>
              </w:rPr>
              <w:t>3.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 format</w:t>
            </w:r>
            <w:r w:rsidR="00356DE3">
              <w:rPr>
                <w:noProof/>
                <w:webHidden/>
              </w:rPr>
              <w:tab/>
            </w:r>
            <w:r w:rsidR="00356DE3">
              <w:rPr>
                <w:noProof/>
                <w:webHidden/>
              </w:rPr>
              <w:fldChar w:fldCharType="begin"/>
            </w:r>
            <w:r w:rsidR="00356DE3">
              <w:rPr>
                <w:noProof/>
                <w:webHidden/>
              </w:rPr>
              <w:instrText xml:space="preserve"> PAGEREF _Toc171058883 \h </w:instrText>
            </w:r>
            <w:r w:rsidR="00356DE3">
              <w:rPr>
                <w:noProof/>
                <w:webHidden/>
              </w:rPr>
            </w:r>
            <w:r w:rsidR="00356DE3">
              <w:rPr>
                <w:noProof/>
                <w:webHidden/>
              </w:rPr>
              <w:fldChar w:fldCharType="separate"/>
            </w:r>
            <w:r w:rsidR="009B474A">
              <w:rPr>
                <w:noProof/>
                <w:webHidden/>
              </w:rPr>
              <w:t>23</w:t>
            </w:r>
            <w:r w:rsidR="00356DE3">
              <w:rPr>
                <w:noProof/>
                <w:webHidden/>
              </w:rPr>
              <w:fldChar w:fldCharType="end"/>
            </w:r>
          </w:hyperlink>
        </w:p>
        <w:p w14:paraId="05044735" w14:textId="768EBE4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4" w:history="1">
            <w:r w:rsidR="00356DE3" w:rsidRPr="00F456D8">
              <w:rPr>
                <w:rStyle w:val="Hyperlink"/>
                <w:noProof/>
              </w:rPr>
              <w:t>3.2.2</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 Subsystem</w:t>
            </w:r>
            <w:r w:rsidR="00356DE3">
              <w:rPr>
                <w:noProof/>
                <w:webHidden/>
              </w:rPr>
              <w:tab/>
            </w:r>
            <w:r w:rsidR="00356DE3">
              <w:rPr>
                <w:noProof/>
                <w:webHidden/>
              </w:rPr>
              <w:fldChar w:fldCharType="begin"/>
            </w:r>
            <w:r w:rsidR="00356DE3">
              <w:rPr>
                <w:noProof/>
                <w:webHidden/>
              </w:rPr>
              <w:instrText xml:space="preserve"> PAGEREF _Toc171058884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102C68EA" w14:textId="3C5DB729"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5" w:history="1">
            <w:r w:rsidR="00356DE3" w:rsidRPr="00F456D8">
              <w:rPr>
                <w:rStyle w:val="Hyperlink"/>
                <w:noProof/>
              </w:rPr>
              <w:t>3.2.3</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 Subsystem</w:t>
            </w:r>
            <w:r w:rsidR="00356DE3">
              <w:rPr>
                <w:noProof/>
                <w:webHidden/>
              </w:rPr>
              <w:tab/>
            </w:r>
            <w:r w:rsidR="00356DE3">
              <w:rPr>
                <w:noProof/>
                <w:webHidden/>
              </w:rPr>
              <w:fldChar w:fldCharType="begin"/>
            </w:r>
            <w:r w:rsidR="00356DE3">
              <w:rPr>
                <w:noProof/>
                <w:webHidden/>
              </w:rPr>
              <w:instrText xml:space="preserve"> PAGEREF _Toc171058885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12C19661" w14:textId="630280FE"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6" w:history="1">
            <w:r w:rsidR="00356DE3" w:rsidRPr="00F456D8">
              <w:rPr>
                <w:rStyle w:val="Hyperlink"/>
                <w:noProof/>
              </w:rPr>
              <w:t>3.2.3.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processing module</w:t>
            </w:r>
            <w:r w:rsidR="00356DE3">
              <w:rPr>
                <w:noProof/>
                <w:webHidden/>
              </w:rPr>
              <w:tab/>
            </w:r>
            <w:r w:rsidR="00356DE3">
              <w:rPr>
                <w:noProof/>
                <w:webHidden/>
              </w:rPr>
              <w:fldChar w:fldCharType="begin"/>
            </w:r>
            <w:r w:rsidR="00356DE3">
              <w:rPr>
                <w:noProof/>
                <w:webHidden/>
              </w:rPr>
              <w:instrText xml:space="preserve"> PAGEREF _Toc171058886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27B2B1A6" w14:textId="2118E854"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7" w:history="1">
            <w:r w:rsidR="00356DE3" w:rsidRPr="00F456D8">
              <w:rPr>
                <w:rStyle w:val="Hyperlink"/>
                <w:noProof/>
              </w:rPr>
              <w:t>3.2.3.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 summarization module</w:t>
            </w:r>
            <w:r w:rsidR="00356DE3">
              <w:rPr>
                <w:noProof/>
                <w:webHidden/>
              </w:rPr>
              <w:tab/>
            </w:r>
            <w:r w:rsidR="00356DE3">
              <w:rPr>
                <w:noProof/>
                <w:webHidden/>
              </w:rPr>
              <w:fldChar w:fldCharType="begin"/>
            </w:r>
            <w:r w:rsidR="00356DE3">
              <w:rPr>
                <w:noProof/>
                <w:webHidden/>
              </w:rPr>
              <w:instrText xml:space="preserve"> PAGEREF _Toc171058887 \h </w:instrText>
            </w:r>
            <w:r w:rsidR="00356DE3">
              <w:rPr>
                <w:noProof/>
                <w:webHidden/>
              </w:rPr>
            </w:r>
            <w:r w:rsidR="00356DE3">
              <w:rPr>
                <w:noProof/>
                <w:webHidden/>
              </w:rPr>
              <w:fldChar w:fldCharType="separate"/>
            </w:r>
            <w:r w:rsidR="009B474A">
              <w:rPr>
                <w:noProof/>
                <w:webHidden/>
              </w:rPr>
              <w:t>26</w:t>
            </w:r>
            <w:r w:rsidR="00356DE3">
              <w:rPr>
                <w:noProof/>
                <w:webHidden/>
              </w:rPr>
              <w:fldChar w:fldCharType="end"/>
            </w:r>
          </w:hyperlink>
        </w:p>
        <w:p w14:paraId="0D55FFCE" w14:textId="30755C4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8" w:history="1">
            <w:r w:rsidR="00356DE3" w:rsidRPr="00F456D8">
              <w:rPr>
                <w:rStyle w:val="Hyperlink"/>
                <w:noProof/>
              </w:rPr>
              <w:t>3.2.3.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ost-processing module</w:t>
            </w:r>
            <w:r w:rsidR="00356DE3">
              <w:rPr>
                <w:noProof/>
                <w:webHidden/>
              </w:rPr>
              <w:tab/>
            </w:r>
            <w:r w:rsidR="00356DE3">
              <w:rPr>
                <w:noProof/>
                <w:webHidden/>
              </w:rPr>
              <w:fldChar w:fldCharType="begin"/>
            </w:r>
            <w:r w:rsidR="00356DE3">
              <w:rPr>
                <w:noProof/>
                <w:webHidden/>
              </w:rPr>
              <w:instrText xml:space="preserve"> PAGEREF _Toc171058888 \h </w:instrText>
            </w:r>
            <w:r w:rsidR="00356DE3">
              <w:rPr>
                <w:noProof/>
                <w:webHidden/>
              </w:rPr>
            </w:r>
            <w:r w:rsidR="00356DE3">
              <w:rPr>
                <w:noProof/>
                <w:webHidden/>
              </w:rPr>
              <w:fldChar w:fldCharType="separate"/>
            </w:r>
            <w:r w:rsidR="009B474A">
              <w:rPr>
                <w:noProof/>
                <w:webHidden/>
              </w:rPr>
              <w:t>27</w:t>
            </w:r>
            <w:r w:rsidR="00356DE3">
              <w:rPr>
                <w:noProof/>
                <w:webHidden/>
              </w:rPr>
              <w:fldChar w:fldCharType="end"/>
            </w:r>
          </w:hyperlink>
        </w:p>
        <w:p w14:paraId="374334CA" w14:textId="1B5C550C"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9" w:history="1">
            <w:r w:rsidR="00356DE3" w:rsidRPr="00F456D8">
              <w:rPr>
                <w:rStyle w:val="Hyperlink"/>
                <w:noProof/>
              </w:rPr>
              <w:t>3.2.3.4</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Wrapper module</w:t>
            </w:r>
            <w:r w:rsidR="00356DE3">
              <w:rPr>
                <w:noProof/>
                <w:webHidden/>
              </w:rPr>
              <w:tab/>
            </w:r>
            <w:r w:rsidR="00356DE3">
              <w:rPr>
                <w:noProof/>
                <w:webHidden/>
              </w:rPr>
              <w:fldChar w:fldCharType="begin"/>
            </w:r>
            <w:r w:rsidR="00356DE3">
              <w:rPr>
                <w:noProof/>
                <w:webHidden/>
              </w:rPr>
              <w:instrText xml:space="preserve"> PAGEREF _Toc171058889 \h </w:instrText>
            </w:r>
            <w:r w:rsidR="00356DE3">
              <w:rPr>
                <w:noProof/>
                <w:webHidden/>
              </w:rPr>
            </w:r>
            <w:r w:rsidR="00356DE3">
              <w:rPr>
                <w:noProof/>
                <w:webHidden/>
              </w:rPr>
              <w:fldChar w:fldCharType="separate"/>
            </w:r>
            <w:r w:rsidR="009B474A">
              <w:rPr>
                <w:noProof/>
                <w:webHidden/>
              </w:rPr>
              <w:t>28</w:t>
            </w:r>
            <w:r w:rsidR="00356DE3">
              <w:rPr>
                <w:noProof/>
                <w:webHidden/>
              </w:rPr>
              <w:fldChar w:fldCharType="end"/>
            </w:r>
          </w:hyperlink>
        </w:p>
        <w:p w14:paraId="284CF0A4" w14:textId="2B45187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0" w:history="1">
            <w:r w:rsidR="00356DE3" w:rsidRPr="00F456D8">
              <w:rPr>
                <w:rStyle w:val="Hyperlink"/>
                <w:noProof/>
              </w:rPr>
              <w:t>3.3</w:t>
            </w:r>
            <w:r w:rsidR="00356DE3">
              <w:rPr>
                <w:rFonts w:asciiTheme="minorHAnsi" w:eastAsiaTheme="minorEastAsia" w:hAnsiTheme="minorHAnsi" w:cstheme="minorBidi"/>
                <w:noProof/>
                <w:kern w:val="2"/>
                <w14:ligatures w14:val="standardContextual"/>
              </w:rPr>
              <w:tab/>
            </w:r>
            <w:r w:rsidR="00356DE3" w:rsidRPr="00F456D8">
              <w:rPr>
                <w:rStyle w:val="Hyperlink"/>
                <w:noProof/>
              </w:rPr>
              <w:t>Utilizing Extractive summarization methods in Pre-processing</w:t>
            </w:r>
            <w:r w:rsidR="00356DE3">
              <w:rPr>
                <w:noProof/>
                <w:webHidden/>
              </w:rPr>
              <w:tab/>
            </w:r>
            <w:r w:rsidR="00356DE3">
              <w:rPr>
                <w:noProof/>
                <w:webHidden/>
              </w:rPr>
              <w:fldChar w:fldCharType="begin"/>
            </w:r>
            <w:r w:rsidR="00356DE3">
              <w:rPr>
                <w:noProof/>
                <w:webHidden/>
              </w:rPr>
              <w:instrText xml:space="preserve"> PAGEREF _Toc171058890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2AB89374" w14:textId="7A435318"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1" w:history="1">
            <w:r w:rsidR="00356DE3" w:rsidRPr="00F456D8">
              <w:rPr>
                <w:rStyle w:val="Hyperlink"/>
                <w:noProof/>
              </w:rPr>
              <w:t>3.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1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05FD94BF" w14:textId="07D0882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2" w:history="1">
            <w:r w:rsidR="00356DE3" w:rsidRPr="00F456D8">
              <w:rPr>
                <w:rStyle w:val="Hyperlink"/>
                <w:noProof/>
              </w:rPr>
              <w:t>3.3.2</w:t>
            </w:r>
            <w:r w:rsidR="00356DE3">
              <w:rPr>
                <w:rFonts w:asciiTheme="minorHAnsi" w:eastAsiaTheme="minorEastAsia" w:hAnsiTheme="minorHAnsi" w:cstheme="minorBidi"/>
                <w:noProof/>
                <w:kern w:val="2"/>
                <w14:ligatures w14:val="standardContextual"/>
              </w:rPr>
              <w:tab/>
            </w:r>
            <w:r w:rsidR="00356DE3" w:rsidRPr="00F456D8">
              <w:rPr>
                <w:rStyle w:val="Hyperlink"/>
                <w:noProof/>
              </w:rPr>
              <w:t>Detailed Description</w:t>
            </w:r>
            <w:r w:rsidR="00356DE3">
              <w:rPr>
                <w:noProof/>
                <w:webHidden/>
              </w:rPr>
              <w:tab/>
            </w:r>
            <w:r w:rsidR="00356DE3">
              <w:rPr>
                <w:noProof/>
                <w:webHidden/>
              </w:rPr>
              <w:fldChar w:fldCharType="begin"/>
            </w:r>
            <w:r w:rsidR="00356DE3">
              <w:rPr>
                <w:noProof/>
                <w:webHidden/>
              </w:rPr>
              <w:instrText xml:space="preserve"> PAGEREF _Toc171058892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6C40216D" w14:textId="2CF7D553"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3" w:history="1">
            <w:r w:rsidR="00356DE3" w:rsidRPr="00F456D8">
              <w:rPr>
                <w:rStyle w:val="Hyperlink"/>
                <w:noProof/>
              </w:rPr>
              <w:t>3.3.3</w:t>
            </w:r>
            <w:r w:rsidR="00356DE3">
              <w:rPr>
                <w:rFonts w:asciiTheme="minorHAnsi" w:eastAsiaTheme="minorEastAsia" w:hAnsiTheme="minorHAnsi" w:cstheme="minorBidi"/>
                <w:noProof/>
                <w:kern w:val="2"/>
                <w14:ligatures w14:val="standardContextual"/>
              </w:rPr>
              <w:tab/>
            </w:r>
            <w:r w:rsidR="00356DE3" w:rsidRPr="00F456D8">
              <w:rPr>
                <w:rStyle w:val="Hyperlink"/>
                <w:noProof/>
              </w:rPr>
              <w:t>Rationale</w:t>
            </w:r>
            <w:r w:rsidR="00356DE3">
              <w:rPr>
                <w:noProof/>
                <w:webHidden/>
              </w:rPr>
              <w:tab/>
            </w:r>
            <w:r w:rsidR="00356DE3">
              <w:rPr>
                <w:noProof/>
                <w:webHidden/>
              </w:rPr>
              <w:fldChar w:fldCharType="begin"/>
            </w:r>
            <w:r w:rsidR="00356DE3">
              <w:rPr>
                <w:noProof/>
                <w:webHidden/>
              </w:rPr>
              <w:instrText xml:space="preserve"> PAGEREF _Toc171058893 \h </w:instrText>
            </w:r>
            <w:r w:rsidR="00356DE3">
              <w:rPr>
                <w:noProof/>
                <w:webHidden/>
              </w:rPr>
            </w:r>
            <w:r w:rsidR="00356DE3">
              <w:rPr>
                <w:noProof/>
                <w:webHidden/>
              </w:rPr>
              <w:fldChar w:fldCharType="separate"/>
            </w:r>
            <w:r w:rsidR="009B474A">
              <w:rPr>
                <w:noProof/>
                <w:webHidden/>
              </w:rPr>
              <w:t>32</w:t>
            </w:r>
            <w:r w:rsidR="00356DE3">
              <w:rPr>
                <w:noProof/>
                <w:webHidden/>
              </w:rPr>
              <w:fldChar w:fldCharType="end"/>
            </w:r>
          </w:hyperlink>
        </w:p>
        <w:p w14:paraId="734F3BB8" w14:textId="6207B25F"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4" w:history="1">
            <w:r w:rsidR="00356DE3" w:rsidRPr="00F456D8">
              <w:rPr>
                <w:rStyle w:val="Hyperlink"/>
                <w:noProof/>
              </w:rPr>
              <w:t>3.4</w:t>
            </w:r>
            <w:r w:rsidR="00356DE3">
              <w:rPr>
                <w:rFonts w:asciiTheme="minorHAnsi" w:eastAsiaTheme="minorEastAsia" w:hAnsiTheme="minorHAnsi" w:cstheme="minorBidi"/>
                <w:noProof/>
                <w:kern w:val="2"/>
                <w14:ligatures w14:val="standardContextual"/>
              </w:rPr>
              <w:tab/>
            </w:r>
            <w:r w:rsidR="00356DE3" w:rsidRPr="00F456D8">
              <w:rPr>
                <w:rStyle w:val="Hyperlink"/>
                <w:noProof/>
              </w:rPr>
              <w:t>User interface</w:t>
            </w:r>
            <w:r w:rsidR="00356DE3">
              <w:rPr>
                <w:noProof/>
                <w:webHidden/>
              </w:rPr>
              <w:tab/>
            </w:r>
            <w:r w:rsidR="00356DE3">
              <w:rPr>
                <w:noProof/>
                <w:webHidden/>
              </w:rPr>
              <w:fldChar w:fldCharType="begin"/>
            </w:r>
            <w:r w:rsidR="00356DE3">
              <w:rPr>
                <w:noProof/>
                <w:webHidden/>
              </w:rPr>
              <w:instrText xml:space="preserve"> PAGEREF _Toc171058894 \h </w:instrText>
            </w:r>
            <w:r w:rsidR="00356DE3">
              <w:rPr>
                <w:noProof/>
                <w:webHidden/>
              </w:rPr>
            </w:r>
            <w:r w:rsidR="00356DE3">
              <w:rPr>
                <w:noProof/>
                <w:webHidden/>
              </w:rPr>
              <w:fldChar w:fldCharType="separate"/>
            </w:r>
            <w:r w:rsidR="009B474A">
              <w:rPr>
                <w:noProof/>
                <w:webHidden/>
              </w:rPr>
              <w:t>33</w:t>
            </w:r>
            <w:r w:rsidR="00356DE3">
              <w:rPr>
                <w:noProof/>
                <w:webHidden/>
              </w:rPr>
              <w:fldChar w:fldCharType="end"/>
            </w:r>
          </w:hyperlink>
        </w:p>
        <w:p w14:paraId="41B2FC0D" w14:textId="70D789C4"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95" w:history="1">
            <w:r w:rsidR="00356DE3" w:rsidRPr="00F456D8">
              <w:rPr>
                <w:rStyle w:val="Hyperlink"/>
                <w:noProof/>
              </w:rPr>
              <w:t>Chapter 4</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 AND RESULTS</w:t>
            </w:r>
            <w:r w:rsidR="00356DE3">
              <w:rPr>
                <w:noProof/>
                <w:webHidden/>
              </w:rPr>
              <w:tab/>
            </w:r>
            <w:r w:rsidR="00356DE3">
              <w:rPr>
                <w:noProof/>
                <w:webHidden/>
              </w:rPr>
              <w:fldChar w:fldCharType="begin"/>
            </w:r>
            <w:r w:rsidR="00356DE3">
              <w:rPr>
                <w:noProof/>
                <w:webHidden/>
              </w:rPr>
              <w:instrText xml:space="preserve"> PAGEREF _Toc171058895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0A7C6275" w14:textId="319BF6B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6" w:history="1">
            <w:r w:rsidR="00356DE3" w:rsidRPr="00F456D8">
              <w:rPr>
                <w:rStyle w:val="Hyperlink"/>
                <w:noProof/>
              </w:rPr>
              <w:t>4.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6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60D9CCE9" w14:textId="3B7216D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7" w:history="1">
            <w:r w:rsidR="00356DE3" w:rsidRPr="00F456D8">
              <w:rPr>
                <w:rStyle w:val="Hyperlink"/>
                <w:noProof/>
              </w:rPr>
              <w:t>4.2</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ation</w:t>
            </w:r>
            <w:r w:rsidR="00356DE3">
              <w:rPr>
                <w:noProof/>
                <w:webHidden/>
              </w:rPr>
              <w:tab/>
            </w:r>
            <w:r w:rsidR="00356DE3">
              <w:rPr>
                <w:noProof/>
                <w:webHidden/>
              </w:rPr>
              <w:fldChar w:fldCharType="begin"/>
            </w:r>
            <w:r w:rsidR="00356DE3">
              <w:rPr>
                <w:noProof/>
                <w:webHidden/>
              </w:rPr>
              <w:instrText xml:space="preserve"> PAGEREF _Toc171058897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1E96FF82" w14:textId="0769E408"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8" w:history="1">
            <w:r w:rsidR="00356DE3" w:rsidRPr="00F456D8">
              <w:rPr>
                <w:rStyle w:val="Hyperlink"/>
                <w:noProof/>
              </w:rPr>
              <w:t>4.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w:t>
            </w:r>
            <w:r w:rsidR="00356DE3">
              <w:rPr>
                <w:noProof/>
                <w:webHidden/>
              </w:rPr>
              <w:tab/>
            </w:r>
            <w:r w:rsidR="00356DE3">
              <w:rPr>
                <w:noProof/>
                <w:webHidden/>
              </w:rPr>
              <w:fldChar w:fldCharType="begin"/>
            </w:r>
            <w:r w:rsidR="00356DE3">
              <w:rPr>
                <w:noProof/>
                <w:webHidden/>
              </w:rPr>
              <w:instrText xml:space="preserve"> PAGEREF _Toc171058898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21D4D12E" w14:textId="1A14BB2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9" w:history="1">
            <w:r w:rsidR="00356DE3" w:rsidRPr="00F456D8">
              <w:rPr>
                <w:rStyle w:val="Hyperlink"/>
                <w:noProof/>
              </w:rPr>
              <w:t>4.2.2</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w:t>
            </w:r>
            <w:r w:rsidR="00356DE3">
              <w:rPr>
                <w:noProof/>
                <w:webHidden/>
              </w:rPr>
              <w:tab/>
            </w:r>
            <w:r w:rsidR="00356DE3">
              <w:rPr>
                <w:noProof/>
                <w:webHidden/>
              </w:rPr>
              <w:fldChar w:fldCharType="begin"/>
            </w:r>
            <w:r w:rsidR="00356DE3">
              <w:rPr>
                <w:noProof/>
                <w:webHidden/>
              </w:rPr>
              <w:instrText xml:space="preserve"> PAGEREF _Toc171058899 \h </w:instrText>
            </w:r>
            <w:r w:rsidR="00356DE3">
              <w:rPr>
                <w:noProof/>
                <w:webHidden/>
              </w:rPr>
            </w:r>
            <w:r w:rsidR="00356DE3">
              <w:rPr>
                <w:noProof/>
                <w:webHidden/>
              </w:rPr>
              <w:fldChar w:fldCharType="separate"/>
            </w:r>
            <w:r w:rsidR="009B474A">
              <w:rPr>
                <w:noProof/>
                <w:webHidden/>
              </w:rPr>
              <w:t>36</w:t>
            </w:r>
            <w:r w:rsidR="00356DE3">
              <w:rPr>
                <w:noProof/>
                <w:webHidden/>
              </w:rPr>
              <w:fldChar w:fldCharType="end"/>
            </w:r>
          </w:hyperlink>
        </w:p>
        <w:p w14:paraId="7C6998F7" w14:textId="13355326"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0" w:history="1">
            <w:r w:rsidR="00356DE3" w:rsidRPr="00F456D8">
              <w:rPr>
                <w:rStyle w:val="Hyperlink"/>
                <w:noProof/>
              </w:rPr>
              <w:t>4.2.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LSA</w:t>
            </w:r>
            <w:r w:rsidR="00356DE3">
              <w:rPr>
                <w:noProof/>
                <w:webHidden/>
              </w:rPr>
              <w:tab/>
            </w:r>
            <w:r w:rsidR="00356DE3">
              <w:rPr>
                <w:noProof/>
                <w:webHidden/>
              </w:rPr>
              <w:fldChar w:fldCharType="begin"/>
            </w:r>
            <w:r w:rsidR="00356DE3">
              <w:rPr>
                <w:noProof/>
                <w:webHidden/>
              </w:rPr>
              <w:instrText xml:space="preserve"> PAGEREF _Toc171058900 \h </w:instrText>
            </w:r>
            <w:r w:rsidR="00356DE3">
              <w:rPr>
                <w:noProof/>
                <w:webHidden/>
              </w:rPr>
            </w:r>
            <w:r w:rsidR="00356DE3">
              <w:rPr>
                <w:noProof/>
                <w:webHidden/>
              </w:rPr>
              <w:fldChar w:fldCharType="separate"/>
            </w:r>
            <w:r w:rsidR="009B474A">
              <w:rPr>
                <w:noProof/>
                <w:webHidden/>
              </w:rPr>
              <w:t>37</w:t>
            </w:r>
            <w:r w:rsidR="00356DE3">
              <w:rPr>
                <w:noProof/>
                <w:webHidden/>
              </w:rPr>
              <w:fldChar w:fldCharType="end"/>
            </w:r>
          </w:hyperlink>
        </w:p>
        <w:p w14:paraId="7A1E31F7" w14:textId="0D3F8871"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1" w:history="1">
            <w:r w:rsidR="00356DE3" w:rsidRPr="00F456D8">
              <w:rPr>
                <w:rStyle w:val="Hyperlink"/>
                <w:noProof/>
              </w:rPr>
              <w:t>4.2.2.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Rank</w:t>
            </w:r>
            <w:r w:rsidR="00356DE3">
              <w:rPr>
                <w:noProof/>
                <w:webHidden/>
              </w:rPr>
              <w:tab/>
            </w:r>
            <w:r w:rsidR="00356DE3">
              <w:rPr>
                <w:noProof/>
                <w:webHidden/>
              </w:rPr>
              <w:fldChar w:fldCharType="begin"/>
            </w:r>
            <w:r w:rsidR="00356DE3">
              <w:rPr>
                <w:noProof/>
                <w:webHidden/>
              </w:rPr>
              <w:instrText xml:space="preserve"> PAGEREF _Toc171058901 \h </w:instrText>
            </w:r>
            <w:r w:rsidR="00356DE3">
              <w:rPr>
                <w:noProof/>
                <w:webHidden/>
              </w:rPr>
            </w:r>
            <w:r w:rsidR="00356DE3">
              <w:rPr>
                <w:noProof/>
                <w:webHidden/>
              </w:rPr>
              <w:fldChar w:fldCharType="separate"/>
            </w:r>
            <w:r w:rsidR="009B474A">
              <w:rPr>
                <w:noProof/>
                <w:webHidden/>
              </w:rPr>
              <w:t>38</w:t>
            </w:r>
            <w:r w:rsidR="00356DE3">
              <w:rPr>
                <w:noProof/>
                <w:webHidden/>
              </w:rPr>
              <w:fldChar w:fldCharType="end"/>
            </w:r>
          </w:hyperlink>
        </w:p>
        <w:p w14:paraId="736FC2D8" w14:textId="226B6102"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2" w:history="1">
            <w:r w:rsidR="00356DE3" w:rsidRPr="00F456D8">
              <w:rPr>
                <w:rStyle w:val="Hyperlink"/>
                <w:noProof/>
              </w:rPr>
              <w:t>4.2.2.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trained models</w:t>
            </w:r>
            <w:r w:rsidR="00356DE3">
              <w:rPr>
                <w:noProof/>
                <w:webHidden/>
              </w:rPr>
              <w:tab/>
            </w:r>
            <w:r w:rsidR="00356DE3">
              <w:rPr>
                <w:noProof/>
                <w:webHidden/>
              </w:rPr>
              <w:fldChar w:fldCharType="begin"/>
            </w:r>
            <w:r w:rsidR="00356DE3">
              <w:rPr>
                <w:noProof/>
                <w:webHidden/>
              </w:rPr>
              <w:instrText xml:space="preserve"> PAGEREF _Toc171058902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2192CAE3" w14:textId="0C2F1DB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3" w:history="1">
            <w:r w:rsidR="00356DE3" w:rsidRPr="00F456D8">
              <w:rPr>
                <w:rStyle w:val="Hyperlink"/>
                <w:noProof/>
              </w:rPr>
              <w:t>4.3</w:t>
            </w:r>
            <w:r w:rsidR="00356DE3">
              <w:rPr>
                <w:rFonts w:asciiTheme="minorHAnsi" w:eastAsiaTheme="minorEastAsia" w:hAnsiTheme="minorHAnsi" w:cstheme="minorBidi"/>
                <w:noProof/>
                <w:kern w:val="2"/>
                <w14:ligatures w14:val="standardContextual"/>
              </w:rPr>
              <w:tab/>
            </w:r>
            <w:r w:rsidR="00356DE3" w:rsidRPr="00F456D8">
              <w:rPr>
                <w:rStyle w:val="Hyperlink"/>
                <w:noProof/>
              </w:rPr>
              <w:t>Results</w:t>
            </w:r>
            <w:r w:rsidR="00356DE3">
              <w:rPr>
                <w:noProof/>
                <w:webHidden/>
              </w:rPr>
              <w:tab/>
            </w:r>
            <w:r w:rsidR="00356DE3">
              <w:rPr>
                <w:noProof/>
                <w:webHidden/>
              </w:rPr>
              <w:fldChar w:fldCharType="begin"/>
            </w:r>
            <w:r w:rsidR="00356DE3">
              <w:rPr>
                <w:noProof/>
                <w:webHidden/>
              </w:rPr>
              <w:instrText xml:space="preserve"> PAGEREF _Toc171058903 \h </w:instrText>
            </w:r>
            <w:r w:rsidR="00356DE3">
              <w:rPr>
                <w:noProof/>
                <w:webHidden/>
              </w:rPr>
            </w:r>
            <w:r w:rsidR="00356DE3">
              <w:rPr>
                <w:noProof/>
                <w:webHidden/>
              </w:rPr>
              <w:fldChar w:fldCharType="separate"/>
            </w:r>
            <w:r w:rsidR="009B474A">
              <w:rPr>
                <w:noProof/>
                <w:webHidden/>
              </w:rPr>
              <w:t>40</w:t>
            </w:r>
            <w:r w:rsidR="00356DE3">
              <w:rPr>
                <w:noProof/>
                <w:webHidden/>
              </w:rPr>
              <w:fldChar w:fldCharType="end"/>
            </w:r>
          </w:hyperlink>
        </w:p>
        <w:p w14:paraId="177E2808" w14:textId="05F48C12"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4" w:history="1">
            <w:r w:rsidR="00356DE3" w:rsidRPr="00F456D8">
              <w:rPr>
                <w:rStyle w:val="Hyperlink"/>
                <w:noProof/>
              </w:rPr>
              <w:t>Chapter 5</w:t>
            </w:r>
            <w:r w:rsidR="00356DE3">
              <w:rPr>
                <w:rFonts w:asciiTheme="minorHAnsi" w:eastAsiaTheme="minorEastAsia" w:hAnsiTheme="minorHAnsi" w:cstheme="minorBidi"/>
                <w:noProof/>
                <w:kern w:val="2"/>
                <w14:ligatures w14:val="standardContextual"/>
              </w:rPr>
              <w:tab/>
            </w:r>
            <w:r w:rsidR="00356DE3" w:rsidRPr="00F456D8">
              <w:rPr>
                <w:rStyle w:val="Hyperlink"/>
                <w:noProof/>
              </w:rPr>
              <w:t>DISCUSSION AND EVALUATION</w:t>
            </w:r>
            <w:r w:rsidR="00356DE3">
              <w:rPr>
                <w:noProof/>
                <w:webHidden/>
              </w:rPr>
              <w:tab/>
            </w:r>
            <w:r w:rsidR="00356DE3">
              <w:rPr>
                <w:noProof/>
                <w:webHidden/>
              </w:rPr>
              <w:fldChar w:fldCharType="begin"/>
            </w:r>
            <w:r w:rsidR="00356DE3">
              <w:rPr>
                <w:noProof/>
                <w:webHidden/>
              </w:rPr>
              <w:instrText xml:space="preserve"> PAGEREF _Toc171058904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5DD26BE8" w14:textId="67384D54"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5" w:history="1">
            <w:r w:rsidR="00356DE3" w:rsidRPr="00F456D8">
              <w:rPr>
                <w:rStyle w:val="Hyperlink"/>
                <w:noProof/>
              </w:rPr>
              <w:t>5.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w:t>
            </w:r>
            <w:r w:rsidR="00356DE3">
              <w:rPr>
                <w:noProof/>
                <w:webHidden/>
              </w:rPr>
              <w:tab/>
            </w:r>
            <w:r w:rsidR="00356DE3">
              <w:rPr>
                <w:noProof/>
                <w:webHidden/>
              </w:rPr>
              <w:fldChar w:fldCharType="begin"/>
            </w:r>
            <w:r w:rsidR="00356DE3">
              <w:rPr>
                <w:noProof/>
                <w:webHidden/>
              </w:rPr>
              <w:instrText xml:space="preserve"> PAGEREF _Toc171058905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6C829B8A" w14:textId="4A4D4AF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6" w:history="1">
            <w:r w:rsidR="00356DE3" w:rsidRPr="00F456D8">
              <w:rPr>
                <w:rStyle w:val="Hyperlink"/>
                <w:noProof/>
              </w:rPr>
              <w:t>5.1.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methods</w:t>
            </w:r>
            <w:r w:rsidR="00356DE3">
              <w:rPr>
                <w:noProof/>
                <w:webHidden/>
              </w:rPr>
              <w:tab/>
            </w:r>
            <w:r w:rsidR="00356DE3">
              <w:rPr>
                <w:noProof/>
                <w:webHidden/>
              </w:rPr>
              <w:fldChar w:fldCharType="begin"/>
            </w:r>
            <w:r w:rsidR="00356DE3">
              <w:rPr>
                <w:noProof/>
                <w:webHidden/>
              </w:rPr>
              <w:instrText xml:space="preserve"> PAGEREF _Toc171058906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6995EB6D" w14:textId="2062197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7" w:history="1">
            <w:r w:rsidR="00356DE3" w:rsidRPr="00F456D8">
              <w:rPr>
                <w:rStyle w:val="Hyperlink"/>
                <w:noProof/>
              </w:rPr>
              <w:t>5.1.2</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set</w:t>
            </w:r>
            <w:r w:rsidR="00356DE3">
              <w:rPr>
                <w:noProof/>
                <w:webHidden/>
              </w:rPr>
              <w:tab/>
            </w:r>
            <w:r w:rsidR="00356DE3">
              <w:rPr>
                <w:noProof/>
                <w:webHidden/>
              </w:rPr>
              <w:fldChar w:fldCharType="begin"/>
            </w:r>
            <w:r w:rsidR="00356DE3">
              <w:rPr>
                <w:noProof/>
                <w:webHidden/>
              </w:rPr>
              <w:instrText xml:space="preserve"> PAGEREF _Toc171058907 \h </w:instrText>
            </w:r>
            <w:r w:rsidR="00356DE3">
              <w:rPr>
                <w:noProof/>
                <w:webHidden/>
              </w:rPr>
            </w:r>
            <w:r w:rsidR="00356DE3">
              <w:rPr>
                <w:noProof/>
                <w:webHidden/>
              </w:rPr>
              <w:fldChar w:fldCharType="separate"/>
            </w:r>
            <w:r w:rsidR="009B474A">
              <w:rPr>
                <w:noProof/>
                <w:webHidden/>
              </w:rPr>
              <w:t>45</w:t>
            </w:r>
            <w:r w:rsidR="00356DE3">
              <w:rPr>
                <w:noProof/>
                <w:webHidden/>
              </w:rPr>
              <w:fldChar w:fldCharType="end"/>
            </w:r>
          </w:hyperlink>
        </w:p>
        <w:p w14:paraId="37759CD3" w14:textId="2CDF1D9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8" w:history="1">
            <w:r w:rsidR="00356DE3" w:rsidRPr="00F456D8">
              <w:rPr>
                <w:rStyle w:val="Hyperlink"/>
                <w:noProof/>
              </w:rPr>
              <w:t>5.1.3</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results and Environment Settings</w:t>
            </w:r>
            <w:r w:rsidR="00356DE3">
              <w:rPr>
                <w:noProof/>
                <w:webHidden/>
              </w:rPr>
              <w:tab/>
            </w:r>
            <w:r w:rsidR="00356DE3">
              <w:rPr>
                <w:noProof/>
                <w:webHidden/>
              </w:rPr>
              <w:fldChar w:fldCharType="begin"/>
            </w:r>
            <w:r w:rsidR="00356DE3">
              <w:rPr>
                <w:noProof/>
                <w:webHidden/>
              </w:rPr>
              <w:instrText xml:space="preserve"> PAGEREF _Toc171058908 \h </w:instrText>
            </w:r>
            <w:r w:rsidR="00356DE3">
              <w:rPr>
                <w:noProof/>
                <w:webHidden/>
              </w:rPr>
            </w:r>
            <w:r w:rsidR="00356DE3">
              <w:rPr>
                <w:noProof/>
                <w:webHidden/>
              </w:rPr>
              <w:fldChar w:fldCharType="separate"/>
            </w:r>
            <w:r w:rsidR="009B474A">
              <w:rPr>
                <w:noProof/>
                <w:webHidden/>
              </w:rPr>
              <w:t>46</w:t>
            </w:r>
            <w:r w:rsidR="00356DE3">
              <w:rPr>
                <w:noProof/>
                <w:webHidden/>
              </w:rPr>
              <w:fldChar w:fldCharType="end"/>
            </w:r>
          </w:hyperlink>
        </w:p>
        <w:p w14:paraId="360E1788" w14:textId="4A8DE81B"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9" w:history="1">
            <w:r w:rsidR="00356DE3" w:rsidRPr="00F456D8">
              <w:rPr>
                <w:rStyle w:val="Hyperlink"/>
                <w:noProof/>
              </w:rPr>
              <w:t>Chapter 6</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 AND FUTURE WORK</w:t>
            </w:r>
            <w:r w:rsidR="00356DE3">
              <w:rPr>
                <w:noProof/>
                <w:webHidden/>
              </w:rPr>
              <w:tab/>
            </w:r>
            <w:r w:rsidR="00356DE3">
              <w:rPr>
                <w:noProof/>
                <w:webHidden/>
              </w:rPr>
              <w:fldChar w:fldCharType="begin"/>
            </w:r>
            <w:r w:rsidR="00356DE3">
              <w:rPr>
                <w:noProof/>
                <w:webHidden/>
              </w:rPr>
              <w:instrText xml:space="preserve"> PAGEREF _Toc171058909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55A97DD1" w14:textId="5678DC4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0" w:history="1">
            <w:r w:rsidR="00356DE3" w:rsidRPr="00F456D8">
              <w:rPr>
                <w:rStyle w:val="Hyperlink"/>
                <w:noProof/>
              </w:rPr>
              <w:t>6.1</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w:t>
            </w:r>
            <w:r w:rsidR="00356DE3">
              <w:rPr>
                <w:noProof/>
                <w:webHidden/>
              </w:rPr>
              <w:tab/>
            </w:r>
            <w:r w:rsidR="00356DE3">
              <w:rPr>
                <w:noProof/>
                <w:webHidden/>
              </w:rPr>
              <w:fldChar w:fldCharType="begin"/>
            </w:r>
            <w:r w:rsidR="00356DE3">
              <w:rPr>
                <w:noProof/>
                <w:webHidden/>
              </w:rPr>
              <w:instrText xml:space="preserve"> PAGEREF _Toc171058910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624CAAB8" w14:textId="5CFDD4A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1" w:history="1">
            <w:r w:rsidR="00356DE3" w:rsidRPr="00F456D8">
              <w:rPr>
                <w:rStyle w:val="Hyperlink"/>
                <w:noProof/>
              </w:rPr>
              <w:t>6.2</w:t>
            </w:r>
            <w:r w:rsidR="00356DE3">
              <w:rPr>
                <w:rFonts w:asciiTheme="minorHAnsi" w:eastAsiaTheme="minorEastAsia" w:hAnsiTheme="minorHAnsi" w:cstheme="minorBidi"/>
                <w:noProof/>
                <w:kern w:val="2"/>
                <w14:ligatures w14:val="standardContextual"/>
              </w:rPr>
              <w:tab/>
            </w:r>
            <w:r w:rsidR="00356DE3" w:rsidRPr="00F456D8">
              <w:rPr>
                <w:rStyle w:val="Hyperlink"/>
                <w:noProof/>
              </w:rPr>
              <w:t>Future work</w:t>
            </w:r>
            <w:r w:rsidR="00356DE3">
              <w:rPr>
                <w:noProof/>
                <w:webHidden/>
              </w:rPr>
              <w:tab/>
            </w:r>
            <w:r w:rsidR="00356DE3">
              <w:rPr>
                <w:noProof/>
                <w:webHidden/>
              </w:rPr>
              <w:fldChar w:fldCharType="begin"/>
            </w:r>
            <w:r w:rsidR="00356DE3">
              <w:rPr>
                <w:noProof/>
                <w:webHidden/>
              </w:rPr>
              <w:instrText xml:space="preserve"> PAGEREF _Toc171058911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323E2EFC" w14:textId="4854D9F6" w:rsidR="00356DE3" w:rsidRDefault="00000000">
          <w:pPr>
            <w:pStyle w:val="TOC1"/>
            <w:rPr>
              <w:rFonts w:asciiTheme="minorHAnsi" w:eastAsiaTheme="minorEastAsia" w:hAnsiTheme="minorHAnsi" w:cstheme="minorBidi"/>
              <w:noProof/>
              <w:kern w:val="2"/>
              <w14:ligatures w14:val="standardContextual"/>
            </w:rPr>
          </w:pPr>
          <w:hyperlink w:anchor="_Toc171058912" w:history="1">
            <w:r w:rsidR="00356DE3" w:rsidRPr="00F456D8">
              <w:rPr>
                <w:rStyle w:val="Hyperlink"/>
                <w:noProof/>
              </w:rPr>
              <w:t>REFERENCES</w:t>
            </w:r>
            <w:r w:rsidR="00356DE3">
              <w:rPr>
                <w:noProof/>
                <w:webHidden/>
              </w:rPr>
              <w:tab/>
            </w:r>
            <w:r w:rsidR="00356DE3">
              <w:rPr>
                <w:noProof/>
                <w:webHidden/>
              </w:rPr>
              <w:fldChar w:fldCharType="begin"/>
            </w:r>
            <w:r w:rsidR="00356DE3">
              <w:rPr>
                <w:noProof/>
                <w:webHidden/>
              </w:rPr>
              <w:instrText xml:space="preserve"> PAGEREF _Toc171058912 \h </w:instrText>
            </w:r>
            <w:r w:rsidR="00356DE3">
              <w:rPr>
                <w:noProof/>
                <w:webHidden/>
              </w:rPr>
            </w:r>
            <w:r w:rsidR="00356DE3">
              <w:rPr>
                <w:noProof/>
                <w:webHidden/>
              </w:rPr>
              <w:fldChar w:fldCharType="separate"/>
            </w:r>
            <w:r w:rsidR="009B474A">
              <w:rPr>
                <w:noProof/>
                <w:webHidden/>
              </w:rPr>
              <w:t>50</w:t>
            </w:r>
            <w:r w:rsidR="00356DE3">
              <w:rPr>
                <w:noProof/>
                <w:webHidden/>
              </w:rPr>
              <w:fldChar w:fldCharType="end"/>
            </w:r>
          </w:hyperlink>
        </w:p>
        <w:p w14:paraId="169D40BB" w14:textId="359442BC" w:rsidR="00356DE3" w:rsidRDefault="00000000">
          <w:pPr>
            <w:pStyle w:val="TOC1"/>
            <w:rPr>
              <w:rFonts w:asciiTheme="minorHAnsi" w:eastAsiaTheme="minorEastAsia" w:hAnsiTheme="minorHAnsi" w:cstheme="minorBidi"/>
              <w:noProof/>
              <w:kern w:val="2"/>
              <w14:ligatures w14:val="standardContextual"/>
            </w:rPr>
          </w:pPr>
          <w:hyperlink w:anchor="_Toc171058913" w:history="1">
            <w:r w:rsidR="00356DE3" w:rsidRPr="00F456D8">
              <w:rPr>
                <w:rStyle w:val="Hyperlink"/>
                <w:noProof/>
              </w:rPr>
              <w:t>APPENDIX</w:t>
            </w:r>
            <w:r w:rsidR="00356DE3">
              <w:rPr>
                <w:noProof/>
                <w:webHidden/>
              </w:rPr>
              <w:tab/>
            </w:r>
            <w:r w:rsidR="00356DE3">
              <w:rPr>
                <w:noProof/>
                <w:webHidden/>
              </w:rPr>
              <w:fldChar w:fldCharType="begin"/>
            </w:r>
            <w:r w:rsidR="00356DE3">
              <w:rPr>
                <w:noProof/>
                <w:webHidden/>
              </w:rPr>
              <w:instrText xml:space="preserve"> PAGEREF _Toc171058913 \h </w:instrText>
            </w:r>
            <w:r w:rsidR="00356DE3">
              <w:rPr>
                <w:noProof/>
                <w:webHidden/>
              </w:rPr>
            </w:r>
            <w:r w:rsidR="00356DE3">
              <w:rPr>
                <w:noProof/>
                <w:webHidden/>
              </w:rPr>
              <w:fldChar w:fldCharType="separate"/>
            </w:r>
            <w:r w:rsidR="009B474A">
              <w:rPr>
                <w:noProof/>
                <w:webHidden/>
              </w:rPr>
              <w:t>54</w:t>
            </w:r>
            <w:r w:rsidR="00356DE3">
              <w:rPr>
                <w:noProof/>
                <w:webHidden/>
              </w:rPr>
              <w:fldChar w:fldCharType="end"/>
            </w:r>
          </w:hyperlink>
        </w:p>
        <w:p w14:paraId="78E0B75A" w14:textId="29C90ED7"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1058858"/>
      <w:r w:rsidRPr="00C66CDF">
        <w:lastRenderedPageBreak/>
        <w:t>LIST OF FIGURES</w:t>
      </w:r>
      <w:bookmarkEnd w:id="6"/>
      <w:bookmarkEnd w:id="7"/>
    </w:p>
    <w:p w14:paraId="337FE072" w14:textId="77777777" w:rsidR="00BA7590" w:rsidRPr="00C66CDF" w:rsidRDefault="00BA7590" w:rsidP="00BA7590"/>
    <w:p w14:paraId="4B777D1B" w14:textId="10AA6B19"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058914" w:history="1">
        <w:r w:rsidR="00356DE3" w:rsidRPr="00F45CDC">
          <w:rPr>
            <w:rStyle w:val="Hyperlink"/>
            <w:noProof/>
          </w:rPr>
          <w:t>Figure 2</w:t>
        </w:r>
        <w:r w:rsidR="00356DE3" w:rsidRPr="00F45CDC">
          <w:rPr>
            <w:rStyle w:val="Hyperlink"/>
            <w:noProof/>
          </w:rPr>
          <w:noBreakHyphen/>
          <w:t>1 - GROBID cascade of sequencing model [3]</w:t>
        </w:r>
        <w:r w:rsidR="00356DE3">
          <w:rPr>
            <w:noProof/>
            <w:webHidden/>
          </w:rPr>
          <w:tab/>
        </w:r>
        <w:r w:rsidR="00356DE3">
          <w:rPr>
            <w:noProof/>
            <w:webHidden/>
          </w:rPr>
          <w:fldChar w:fldCharType="begin"/>
        </w:r>
        <w:r w:rsidR="00356DE3">
          <w:rPr>
            <w:noProof/>
            <w:webHidden/>
          </w:rPr>
          <w:instrText xml:space="preserve"> PAGEREF _Toc171058914 \h </w:instrText>
        </w:r>
        <w:r w:rsidR="00356DE3">
          <w:rPr>
            <w:noProof/>
            <w:webHidden/>
          </w:rPr>
        </w:r>
        <w:r w:rsidR="00356DE3">
          <w:rPr>
            <w:noProof/>
            <w:webHidden/>
          </w:rPr>
          <w:fldChar w:fldCharType="separate"/>
        </w:r>
        <w:r w:rsidR="009B474A">
          <w:rPr>
            <w:noProof/>
            <w:webHidden/>
          </w:rPr>
          <w:t>13</w:t>
        </w:r>
        <w:r w:rsidR="00356DE3">
          <w:rPr>
            <w:noProof/>
            <w:webHidden/>
          </w:rPr>
          <w:fldChar w:fldCharType="end"/>
        </w:r>
      </w:hyperlink>
    </w:p>
    <w:p w14:paraId="420756BD" w14:textId="1BB5398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5" w:history="1">
        <w:r w:rsidR="00356DE3" w:rsidRPr="00F45CDC">
          <w:rPr>
            <w:rStyle w:val="Hyperlink"/>
            <w:noProof/>
          </w:rPr>
          <w:t>Figure 2</w:t>
        </w:r>
        <w:r w:rsidR="00356DE3" w:rsidRPr="00F45CDC">
          <w:rPr>
            <w:rStyle w:val="Hyperlink"/>
            <w:noProof/>
          </w:rPr>
          <w:noBreakHyphen/>
          <w:t>2 - Dependency style parse tree [4]</w:t>
        </w:r>
        <w:r w:rsidR="00356DE3">
          <w:rPr>
            <w:noProof/>
            <w:webHidden/>
          </w:rPr>
          <w:tab/>
        </w:r>
        <w:r w:rsidR="00356DE3">
          <w:rPr>
            <w:noProof/>
            <w:webHidden/>
          </w:rPr>
          <w:fldChar w:fldCharType="begin"/>
        </w:r>
        <w:r w:rsidR="00356DE3">
          <w:rPr>
            <w:noProof/>
            <w:webHidden/>
          </w:rPr>
          <w:instrText xml:space="preserve"> PAGEREF _Toc171058915 \h </w:instrText>
        </w:r>
        <w:r w:rsidR="00356DE3">
          <w:rPr>
            <w:noProof/>
            <w:webHidden/>
          </w:rPr>
        </w:r>
        <w:r w:rsidR="00356DE3">
          <w:rPr>
            <w:noProof/>
            <w:webHidden/>
          </w:rPr>
          <w:fldChar w:fldCharType="separate"/>
        </w:r>
        <w:r w:rsidR="009B474A">
          <w:rPr>
            <w:noProof/>
            <w:webHidden/>
          </w:rPr>
          <w:t>16</w:t>
        </w:r>
        <w:r w:rsidR="00356DE3">
          <w:rPr>
            <w:noProof/>
            <w:webHidden/>
          </w:rPr>
          <w:fldChar w:fldCharType="end"/>
        </w:r>
      </w:hyperlink>
    </w:p>
    <w:p w14:paraId="2E977A03" w14:textId="1940F6DC"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6" w:history="1">
        <w:r w:rsidR="00356DE3" w:rsidRPr="00F45CDC">
          <w:rPr>
            <w:rStyle w:val="Hyperlink"/>
            <w:noProof/>
          </w:rPr>
          <w:t>Figure 2</w:t>
        </w:r>
        <w:r w:rsidR="00356DE3" w:rsidRPr="00F45CDC">
          <w:rPr>
            <w:rStyle w:val="Hyperlink"/>
            <w:noProof/>
          </w:rPr>
          <w:noBreakHyphen/>
          <w:t>3 - Text summarization general framework [5]</w:t>
        </w:r>
        <w:r w:rsidR="00356DE3">
          <w:rPr>
            <w:noProof/>
            <w:webHidden/>
          </w:rPr>
          <w:tab/>
        </w:r>
        <w:r w:rsidR="00356DE3">
          <w:rPr>
            <w:noProof/>
            <w:webHidden/>
          </w:rPr>
          <w:fldChar w:fldCharType="begin"/>
        </w:r>
        <w:r w:rsidR="00356DE3">
          <w:rPr>
            <w:noProof/>
            <w:webHidden/>
          </w:rPr>
          <w:instrText xml:space="preserve"> PAGEREF _Toc171058916 \h </w:instrText>
        </w:r>
        <w:r w:rsidR="00356DE3">
          <w:rPr>
            <w:noProof/>
            <w:webHidden/>
          </w:rPr>
        </w:r>
        <w:r w:rsidR="00356DE3">
          <w:rPr>
            <w:noProof/>
            <w:webHidden/>
          </w:rPr>
          <w:fldChar w:fldCharType="separate"/>
        </w:r>
        <w:r w:rsidR="009B474A">
          <w:rPr>
            <w:noProof/>
            <w:webHidden/>
          </w:rPr>
          <w:t>17</w:t>
        </w:r>
        <w:r w:rsidR="00356DE3">
          <w:rPr>
            <w:noProof/>
            <w:webHidden/>
          </w:rPr>
          <w:fldChar w:fldCharType="end"/>
        </w:r>
      </w:hyperlink>
    </w:p>
    <w:p w14:paraId="04308768" w14:textId="1923F82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7" w:history="1">
        <w:r w:rsidR="00356DE3" w:rsidRPr="00F45CDC">
          <w:rPr>
            <w:rStyle w:val="Hyperlink"/>
            <w:noProof/>
          </w:rPr>
          <w:t>Figure 2</w:t>
        </w:r>
        <w:r w:rsidR="00356DE3" w:rsidRPr="00F45CDC">
          <w:rPr>
            <w:rStyle w:val="Hyperlink"/>
            <w:noProof/>
          </w:rPr>
          <w:noBreakHyphen/>
          <w:t>4 - Ex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7 \h </w:instrText>
        </w:r>
        <w:r w:rsidR="00356DE3">
          <w:rPr>
            <w:noProof/>
            <w:webHidden/>
          </w:rPr>
        </w:r>
        <w:r w:rsidR="00356DE3">
          <w:rPr>
            <w:noProof/>
            <w:webHidden/>
          </w:rPr>
          <w:fldChar w:fldCharType="separate"/>
        </w:r>
        <w:r w:rsidR="009B474A">
          <w:rPr>
            <w:noProof/>
            <w:webHidden/>
          </w:rPr>
          <w:t>18</w:t>
        </w:r>
        <w:r w:rsidR="00356DE3">
          <w:rPr>
            <w:noProof/>
            <w:webHidden/>
          </w:rPr>
          <w:fldChar w:fldCharType="end"/>
        </w:r>
      </w:hyperlink>
    </w:p>
    <w:p w14:paraId="54C74ABD" w14:textId="0B45F8A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8" w:history="1">
        <w:r w:rsidR="00356DE3" w:rsidRPr="00F45CDC">
          <w:rPr>
            <w:rStyle w:val="Hyperlink"/>
            <w:noProof/>
          </w:rPr>
          <w:t>Figure 2</w:t>
        </w:r>
        <w:r w:rsidR="00356DE3" w:rsidRPr="00F45CDC">
          <w:rPr>
            <w:rStyle w:val="Hyperlink"/>
            <w:noProof/>
          </w:rPr>
          <w:noBreakHyphen/>
          <w:t>5 - Abs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8 \h </w:instrText>
        </w:r>
        <w:r w:rsidR="00356DE3">
          <w:rPr>
            <w:noProof/>
            <w:webHidden/>
          </w:rPr>
        </w:r>
        <w:r w:rsidR="00356DE3">
          <w:rPr>
            <w:noProof/>
            <w:webHidden/>
          </w:rPr>
          <w:fldChar w:fldCharType="separate"/>
        </w:r>
        <w:r w:rsidR="009B474A">
          <w:rPr>
            <w:noProof/>
            <w:webHidden/>
          </w:rPr>
          <w:t>19</w:t>
        </w:r>
        <w:r w:rsidR="00356DE3">
          <w:rPr>
            <w:noProof/>
            <w:webHidden/>
          </w:rPr>
          <w:fldChar w:fldCharType="end"/>
        </w:r>
      </w:hyperlink>
    </w:p>
    <w:p w14:paraId="7C8B2A12" w14:textId="0D4A89C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9" w:history="1">
        <w:r w:rsidR="00356DE3" w:rsidRPr="00F45CDC">
          <w:rPr>
            <w:rStyle w:val="Hyperlink"/>
            <w:noProof/>
          </w:rPr>
          <w:t>Figure 3</w:t>
        </w:r>
        <w:r w:rsidR="00356DE3" w:rsidRPr="00F45CDC">
          <w:rPr>
            <w:rStyle w:val="Hyperlink"/>
            <w:noProof/>
          </w:rPr>
          <w:noBreakHyphen/>
          <w:t>1 - General structure of the application</w:t>
        </w:r>
        <w:r w:rsidR="00356DE3">
          <w:rPr>
            <w:noProof/>
            <w:webHidden/>
          </w:rPr>
          <w:tab/>
        </w:r>
        <w:r w:rsidR="00356DE3">
          <w:rPr>
            <w:noProof/>
            <w:webHidden/>
          </w:rPr>
          <w:fldChar w:fldCharType="begin"/>
        </w:r>
        <w:r w:rsidR="00356DE3">
          <w:rPr>
            <w:noProof/>
            <w:webHidden/>
          </w:rPr>
          <w:instrText xml:space="preserve"> PAGEREF _Toc171058919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01D9E696" w14:textId="25BB1F3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0" w:history="1">
        <w:r w:rsidR="00356DE3" w:rsidRPr="00F45CDC">
          <w:rPr>
            <w:rStyle w:val="Hyperlink"/>
            <w:noProof/>
          </w:rPr>
          <w:t>Figure 3</w:t>
        </w:r>
        <w:r w:rsidR="00356DE3" w:rsidRPr="00F45CDC">
          <w:rPr>
            <w:rStyle w:val="Hyperlink"/>
            <w:noProof/>
          </w:rPr>
          <w:noBreakHyphen/>
          <w:t>2 – The component diagram of the system</w:t>
        </w:r>
        <w:r w:rsidR="00356DE3">
          <w:rPr>
            <w:noProof/>
            <w:webHidden/>
          </w:rPr>
          <w:tab/>
        </w:r>
        <w:r w:rsidR="00356DE3">
          <w:rPr>
            <w:noProof/>
            <w:webHidden/>
          </w:rPr>
          <w:fldChar w:fldCharType="begin"/>
        </w:r>
        <w:r w:rsidR="00356DE3">
          <w:rPr>
            <w:noProof/>
            <w:webHidden/>
          </w:rPr>
          <w:instrText xml:space="preserve"> PAGEREF _Toc171058920 \h </w:instrText>
        </w:r>
        <w:r w:rsidR="00356DE3">
          <w:rPr>
            <w:noProof/>
            <w:webHidden/>
          </w:rPr>
        </w:r>
        <w:r w:rsidR="00356DE3">
          <w:rPr>
            <w:noProof/>
            <w:webHidden/>
          </w:rPr>
          <w:fldChar w:fldCharType="separate"/>
        </w:r>
        <w:r w:rsidR="009B474A">
          <w:rPr>
            <w:noProof/>
            <w:webHidden/>
          </w:rPr>
          <w:t>23</w:t>
        </w:r>
        <w:r w:rsidR="00356DE3">
          <w:rPr>
            <w:noProof/>
            <w:webHidden/>
          </w:rPr>
          <w:fldChar w:fldCharType="end"/>
        </w:r>
      </w:hyperlink>
    </w:p>
    <w:p w14:paraId="1F6FA74A" w14:textId="22F8A4B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1" w:history="1">
        <w:r w:rsidR="00356DE3" w:rsidRPr="00F45CDC">
          <w:rPr>
            <w:rStyle w:val="Hyperlink"/>
            <w:noProof/>
          </w:rPr>
          <w:t>Figure 3</w:t>
        </w:r>
        <w:r w:rsidR="00356DE3" w:rsidRPr="00F45CDC">
          <w:rPr>
            <w:rStyle w:val="Hyperlink"/>
            <w:noProof/>
          </w:rPr>
          <w:noBreakHyphen/>
          <w:t>3 – Data condensing process</w:t>
        </w:r>
        <w:r w:rsidR="00356DE3">
          <w:rPr>
            <w:noProof/>
            <w:webHidden/>
          </w:rPr>
          <w:tab/>
        </w:r>
        <w:r w:rsidR="00356DE3">
          <w:rPr>
            <w:noProof/>
            <w:webHidden/>
          </w:rPr>
          <w:fldChar w:fldCharType="begin"/>
        </w:r>
        <w:r w:rsidR="00356DE3">
          <w:rPr>
            <w:noProof/>
            <w:webHidden/>
          </w:rPr>
          <w:instrText xml:space="preserve"> PAGEREF _Toc171058921 \h </w:instrText>
        </w:r>
        <w:r w:rsidR="00356DE3">
          <w:rPr>
            <w:noProof/>
            <w:webHidden/>
          </w:rPr>
        </w:r>
        <w:r w:rsidR="00356DE3">
          <w:rPr>
            <w:noProof/>
            <w:webHidden/>
          </w:rPr>
          <w:fldChar w:fldCharType="separate"/>
        </w:r>
        <w:r w:rsidR="009B474A">
          <w:rPr>
            <w:noProof/>
            <w:webHidden/>
          </w:rPr>
          <w:t>24</w:t>
        </w:r>
        <w:r w:rsidR="00356DE3">
          <w:rPr>
            <w:noProof/>
            <w:webHidden/>
          </w:rPr>
          <w:fldChar w:fldCharType="end"/>
        </w:r>
      </w:hyperlink>
    </w:p>
    <w:p w14:paraId="19718E77" w14:textId="3BCBB49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2" w:history="1">
        <w:r w:rsidR="00356DE3" w:rsidRPr="00F45CDC">
          <w:rPr>
            <w:rStyle w:val="Hyperlink"/>
            <w:noProof/>
          </w:rPr>
          <w:t>Figure 3</w:t>
        </w:r>
        <w:r w:rsidR="00356DE3" w:rsidRPr="00F45CDC">
          <w:rPr>
            <w:rStyle w:val="Hyperlink"/>
            <w:noProof/>
          </w:rPr>
          <w:noBreakHyphen/>
          <w:t>4 – Pre-processing module diagram</w:t>
        </w:r>
        <w:r w:rsidR="00356DE3">
          <w:rPr>
            <w:noProof/>
            <w:webHidden/>
          </w:rPr>
          <w:tab/>
        </w:r>
        <w:r w:rsidR="00356DE3">
          <w:rPr>
            <w:noProof/>
            <w:webHidden/>
          </w:rPr>
          <w:fldChar w:fldCharType="begin"/>
        </w:r>
        <w:r w:rsidR="00356DE3">
          <w:rPr>
            <w:noProof/>
            <w:webHidden/>
          </w:rPr>
          <w:instrText xml:space="preserve"> PAGEREF _Toc171058922 \h </w:instrText>
        </w:r>
        <w:r w:rsidR="00356DE3">
          <w:rPr>
            <w:noProof/>
            <w:webHidden/>
          </w:rPr>
        </w:r>
        <w:r w:rsidR="00356DE3">
          <w:rPr>
            <w:noProof/>
            <w:webHidden/>
          </w:rPr>
          <w:fldChar w:fldCharType="separate"/>
        </w:r>
        <w:r w:rsidR="009B474A">
          <w:rPr>
            <w:noProof/>
            <w:webHidden/>
          </w:rPr>
          <w:t>26</w:t>
        </w:r>
        <w:r w:rsidR="00356DE3">
          <w:rPr>
            <w:noProof/>
            <w:webHidden/>
          </w:rPr>
          <w:fldChar w:fldCharType="end"/>
        </w:r>
      </w:hyperlink>
    </w:p>
    <w:p w14:paraId="347327C6" w14:textId="5333A07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3" w:history="1">
        <w:r w:rsidR="00356DE3" w:rsidRPr="00F45CDC">
          <w:rPr>
            <w:rStyle w:val="Hyperlink"/>
            <w:noProof/>
          </w:rPr>
          <w:t>Figure 3</w:t>
        </w:r>
        <w:r w:rsidR="00356DE3" w:rsidRPr="00F45CDC">
          <w:rPr>
            <w:rStyle w:val="Hyperlink"/>
            <w:noProof/>
          </w:rPr>
          <w:noBreakHyphen/>
          <w:t>5 – Text summarization module diagram</w:t>
        </w:r>
        <w:r w:rsidR="00356DE3">
          <w:rPr>
            <w:noProof/>
            <w:webHidden/>
          </w:rPr>
          <w:tab/>
        </w:r>
        <w:r w:rsidR="00356DE3">
          <w:rPr>
            <w:noProof/>
            <w:webHidden/>
          </w:rPr>
          <w:fldChar w:fldCharType="begin"/>
        </w:r>
        <w:r w:rsidR="00356DE3">
          <w:rPr>
            <w:noProof/>
            <w:webHidden/>
          </w:rPr>
          <w:instrText xml:space="preserve"> PAGEREF _Toc171058923 \h </w:instrText>
        </w:r>
        <w:r w:rsidR="00356DE3">
          <w:rPr>
            <w:noProof/>
            <w:webHidden/>
          </w:rPr>
        </w:r>
        <w:r w:rsidR="00356DE3">
          <w:rPr>
            <w:noProof/>
            <w:webHidden/>
          </w:rPr>
          <w:fldChar w:fldCharType="separate"/>
        </w:r>
        <w:r w:rsidR="009B474A">
          <w:rPr>
            <w:noProof/>
            <w:webHidden/>
          </w:rPr>
          <w:t>27</w:t>
        </w:r>
        <w:r w:rsidR="00356DE3">
          <w:rPr>
            <w:noProof/>
            <w:webHidden/>
          </w:rPr>
          <w:fldChar w:fldCharType="end"/>
        </w:r>
      </w:hyperlink>
    </w:p>
    <w:p w14:paraId="40C9A7C7" w14:textId="76FCE26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4" w:history="1">
        <w:r w:rsidR="00356DE3" w:rsidRPr="00F45CDC">
          <w:rPr>
            <w:rStyle w:val="Hyperlink"/>
            <w:noProof/>
          </w:rPr>
          <w:t>Figure 3</w:t>
        </w:r>
        <w:r w:rsidR="00356DE3" w:rsidRPr="00F45CDC">
          <w:rPr>
            <w:rStyle w:val="Hyperlink"/>
            <w:noProof/>
          </w:rPr>
          <w:noBreakHyphen/>
          <w:t>6 – The application’s activity diagram</w:t>
        </w:r>
        <w:r w:rsidR="00356DE3">
          <w:rPr>
            <w:noProof/>
            <w:webHidden/>
          </w:rPr>
          <w:tab/>
        </w:r>
        <w:r w:rsidR="00356DE3">
          <w:rPr>
            <w:noProof/>
            <w:webHidden/>
          </w:rPr>
          <w:fldChar w:fldCharType="begin"/>
        </w:r>
        <w:r w:rsidR="00356DE3">
          <w:rPr>
            <w:noProof/>
            <w:webHidden/>
          </w:rPr>
          <w:instrText xml:space="preserve"> PAGEREF _Toc171058924 \h </w:instrText>
        </w:r>
        <w:r w:rsidR="00356DE3">
          <w:rPr>
            <w:noProof/>
            <w:webHidden/>
          </w:rPr>
        </w:r>
        <w:r w:rsidR="00356DE3">
          <w:rPr>
            <w:noProof/>
            <w:webHidden/>
          </w:rPr>
          <w:fldChar w:fldCharType="separate"/>
        </w:r>
        <w:r w:rsidR="009B474A">
          <w:rPr>
            <w:noProof/>
            <w:webHidden/>
          </w:rPr>
          <w:t>28</w:t>
        </w:r>
        <w:r w:rsidR="00356DE3">
          <w:rPr>
            <w:noProof/>
            <w:webHidden/>
          </w:rPr>
          <w:fldChar w:fldCharType="end"/>
        </w:r>
      </w:hyperlink>
    </w:p>
    <w:p w14:paraId="133656C3" w14:textId="7FF4F1A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5" w:history="1">
        <w:r w:rsidR="00356DE3" w:rsidRPr="00F45CDC">
          <w:rPr>
            <w:rStyle w:val="Hyperlink"/>
            <w:noProof/>
          </w:rPr>
          <w:t>Figure 3</w:t>
        </w:r>
        <w:r w:rsidR="00356DE3" w:rsidRPr="00F45CDC">
          <w:rPr>
            <w:rStyle w:val="Hyperlink"/>
            <w:noProof/>
          </w:rPr>
          <w:noBreakHyphen/>
          <w:t>7- Proposed pre-processing module diagram</w:t>
        </w:r>
        <w:r w:rsidR="00356DE3">
          <w:rPr>
            <w:noProof/>
            <w:webHidden/>
          </w:rPr>
          <w:tab/>
        </w:r>
        <w:r w:rsidR="00356DE3">
          <w:rPr>
            <w:noProof/>
            <w:webHidden/>
          </w:rPr>
          <w:fldChar w:fldCharType="begin"/>
        </w:r>
        <w:r w:rsidR="00356DE3">
          <w:rPr>
            <w:noProof/>
            <w:webHidden/>
          </w:rPr>
          <w:instrText xml:space="preserve"> PAGEREF _Toc171058925 \h </w:instrText>
        </w:r>
        <w:r w:rsidR="00356DE3">
          <w:rPr>
            <w:noProof/>
            <w:webHidden/>
          </w:rPr>
        </w:r>
        <w:r w:rsidR="00356DE3">
          <w:rPr>
            <w:noProof/>
            <w:webHidden/>
          </w:rPr>
          <w:fldChar w:fldCharType="separate"/>
        </w:r>
        <w:r w:rsidR="009B474A">
          <w:rPr>
            <w:noProof/>
            <w:webHidden/>
          </w:rPr>
          <w:t>30</w:t>
        </w:r>
        <w:r w:rsidR="00356DE3">
          <w:rPr>
            <w:noProof/>
            <w:webHidden/>
          </w:rPr>
          <w:fldChar w:fldCharType="end"/>
        </w:r>
      </w:hyperlink>
    </w:p>
    <w:p w14:paraId="26AB25AC" w14:textId="643053D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6" w:history="1">
        <w:r w:rsidR="00356DE3" w:rsidRPr="00F45CDC">
          <w:rPr>
            <w:rStyle w:val="Hyperlink"/>
            <w:noProof/>
          </w:rPr>
          <w:t>Figure 3</w:t>
        </w:r>
        <w:r w:rsidR="00356DE3" w:rsidRPr="00F45CDC">
          <w:rPr>
            <w:rStyle w:val="Hyperlink"/>
            <w:noProof/>
          </w:rPr>
          <w:noBreakHyphen/>
          <w:t>8 – Pre-processing data processing</w:t>
        </w:r>
        <w:r w:rsidR="00356DE3">
          <w:rPr>
            <w:noProof/>
            <w:webHidden/>
          </w:rPr>
          <w:tab/>
        </w:r>
        <w:r w:rsidR="00356DE3">
          <w:rPr>
            <w:noProof/>
            <w:webHidden/>
          </w:rPr>
          <w:fldChar w:fldCharType="begin"/>
        </w:r>
        <w:r w:rsidR="00356DE3">
          <w:rPr>
            <w:noProof/>
            <w:webHidden/>
          </w:rPr>
          <w:instrText xml:space="preserve"> PAGEREF _Toc171058926 \h </w:instrText>
        </w:r>
        <w:r w:rsidR="00356DE3">
          <w:rPr>
            <w:noProof/>
            <w:webHidden/>
          </w:rPr>
        </w:r>
        <w:r w:rsidR="00356DE3">
          <w:rPr>
            <w:noProof/>
            <w:webHidden/>
          </w:rPr>
          <w:fldChar w:fldCharType="separate"/>
        </w:r>
        <w:r w:rsidR="009B474A">
          <w:rPr>
            <w:noProof/>
            <w:webHidden/>
          </w:rPr>
          <w:t>31</w:t>
        </w:r>
        <w:r w:rsidR="00356DE3">
          <w:rPr>
            <w:noProof/>
            <w:webHidden/>
          </w:rPr>
          <w:fldChar w:fldCharType="end"/>
        </w:r>
      </w:hyperlink>
    </w:p>
    <w:p w14:paraId="0ED0FF1F" w14:textId="19CB843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7" w:history="1">
        <w:r w:rsidR="00356DE3" w:rsidRPr="00F45CDC">
          <w:rPr>
            <w:rStyle w:val="Hyperlink"/>
            <w:noProof/>
          </w:rPr>
          <w:t>Figure 3</w:t>
        </w:r>
        <w:r w:rsidR="00356DE3" w:rsidRPr="00F45CDC">
          <w:rPr>
            <w:rStyle w:val="Hyperlink"/>
            <w:noProof/>
          </w:rPr>
          <w:noBreakHyphen/>
          <w:t>9– Web user interface</w:t>
        </w:r>
        <w:r w:rsidR="00356DE3">
          <w:rPr>
            <w:noProof/>
            <w:webHidden/>
          </w:rPr>
          <w:tab/>
        </w:r>
        <w:r w:rsidR="00356DE3">
          <w:rPr>
            <w:noProof/>
            <w:webHidden/>
          </w:rPr>
          <w:fldChar w:fldCharType="begin"/>
        </w:r>
        <w:r w:rsidR="00356DE3">
          <w:rPr>
            <w:noProof/>
            <w:webHidden/>
          </w:rPr>
          <w:instrText xml:space="preserve"> PAGEREF _Toc171058927 \h </w:instrText>
        </w:r>
        <w:r w:rsidR="00356DE3">
          <w:rPr>
            <w:noProof/>
            <w:webHidden/>
          </w:rPr>
        </w:r>
        <w:r w:rsidR="00356DE3">
          <w:rPr>
            <w:noProof/>
            <w:webHidden/>
          </w:rPr>
          <w:fldChar w:fldCharType="separate"/>
        </w:r>
        <w:r w:rsidR="009B474A">
          <w:rPr>
            <w:noProof/>
            <w:webHidden/>
          </w:rPr>
          <w:t>34</w:t>
        </w:r>
        <w:r w:rsidR="00356DE3">
          <w:rPr>
            <w:noProof/>
            <w:webHidden/>
          </w:rPr>
          <w:fldChar w:fldCharType="end"/>
        </w:r>
      </w:hyperlink>
    </w:p>
    <w:p w14:paraId="02D7EE41" w14:textId="1363E79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8" w:history="1">
        <w:r w:rsidR="00356DE3" w:rsidRPr="00F45CDC">
          <w:rPr>
            <w:rStyle w:val="Hyperlink"/>
            <w:noProof/>
          </w:rPr>
          <w:t>Figure 4</w:t>
        </w:r>
        <w:r w:rsidR="00356DE3" w:rsidRPr="00F45CDC">
          <w:rPr>
            <w:rStyle w:val="Hyperlink"/>
            <w:noProof/>
          </w:rPr>
          <w:noBreakHyphen/>
          <w:t>1 – GROBID initialization code snippet</w:t>
        </w:r>
        <w:r w:rsidR="00356DE3">
          <w:rPr>
            <w:noProof/>
            <w:webHidden/>
          </w:rPr>
          <w:tab/>
        </w:r>
        <w:r w:rsidR="00356DE3">
          <w:rPr>
            <w:noProof/>
            <w:webHidden/>
          </w:rPr>
          <w:fldChar w:fldCharType="begin"/>
        </w:r>
        <w:r w:rsidR="00356DE3">
          <w:rPr>
            <w:noProof/>
            <w:webHidden/>
          </w:rPr>
          <w:instrText xml:space="preserve"> PAGEREF _Toc171058928 \h </w:instrText>
        </w:r>
        <w:r w:rsidR="00356DE3">
          <w:rPr>
            <w:noProof/>
            <w:webHidden/>
          </w:rPr>
        </w:r>
        <w:r w:rsidR="00356DE3">
          <w:rPr>
            <w:noProof/>
            <w:webHidden/>
          </w:rPr>
          <w:fldChar w:fldCharType="separate"/>
        </w:r>
        <w:r w:rsidR="009B474A">
          <w:rPr>
            <w:noProof/>
            <w:webHidden/>
          </w:rPr>
          <w:t>36</w:t>
        </w:r>
        <w:r w:rsidR="00356DE3">
          <w:rPr>
            <w:noProof/>
            <w:webHidden/>
          </w:rPr>
          <w:fldChar w:fldCharType="end"/>
        </w:r>
      </w:hyperlink>
    </w:p>
    <w:p w14:paraId="30DBEA9D" w14:textId="16745B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9" w:history="1">
        <w:r w:rsidR="00356DE3" w:rsidRPr="00F45CDC">
          <w:rPr>
            <w:rStyle w:val="Hyperlink"/>
            <w:noProof/>
          </w:rPr>
          <w:t>Figure 4</w:t>
        </w:r>
        <w:r w:rsidR="00356DE3" w:rsidRPr="00F45CDC">
          <w:rPr>
            <w:rStyle w:val="Hyperlink"/>
            <w:noProof/>
          </w:rPr>
          <w:noBreakHyphen/>
          <w:t>2 – PDF-uploading method</w:t>
        </w:r>
        <w:r w:rsidR="00356DE3">
          <w:rPr>
            <w:noProof/>
            <w:webHidden/>
          </w:rPr>
          <w:tab/>
        </w:r>
        <w:r w:rsidR="00356DE3">
          <w:rPr>
            <w:noProof/>
            <w:webHidden/>
          </w:rPr>
          <w:fldChar w:fldCharType="begin"/>
        </w:r>
        <w:r w:rsidR="00356DE3">
          <w:rPr>
            <w:noProof/>
            <w:webHidden/>
          </w:rPr>
          <w:instrText xml:space="preserve"> PAGEREF _Toc171058929 \h </w:instrText>
        </w:r>
        <w:r w:rsidR="00356DE3">
          <w:rPr>
            <w:noProof/>
            <w:webHidden/>
          </w:rPr>
        </w:r>
        <w:r w:rsidR="00356DE3">
          <w:rPr>
            <w:noProof/>
            <w:webHidden/>
          </w:rPr>
          <w:fldChar w:fldCharType="separate"/>
        </w:r>
        <w:r w:rsidR="009B474A">
          <w:rPr>
            <w:noProof/>
            <w:webHidden/>
          </w:rPr>
          <w:t>37</w:t>
        </w:r>
        <w:r w:rsidR="00356DE3">
          <w:rPr>
            <w:noProof/>
            <w:webHidden/>
          </w:rPr>
          <w:fldChar w:fldCharType="end"/>
        </w:r>
      </w:hyperlink>
    </w:p>
    <w:p w14:paraId="7FC448F3" w14:textId="5B524C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0" w:history="1">
        <w:r w:rsidR="00356DE3" w:rsidRPr="00F45CDC">
          <w:rPr>
            <w:rStyle w:val="Hyperlink"/>
            <w:noProof/>
          </w:rPr>
          <w:t>Figure 4</w:t>
        </w:r>
        <w:r w:rsidR="00356DE3" w:rsidRPr="00F45CDC">
          <w:rPr>
            <w:rStyle w:val="Hyperlink"/>
            <w:noProof/>
          </w:rPr>
          <w:noBreakHyphen/>
          <w:t>3 – LSA Implementation</w:t>
        </w:r>
        <w:r w:rsidR="00356DE3">
          <w:rPr>
            <w:noProof/>
            <w:webHidden/>
          </w:rPr>
          <w:tab/>
        </w:r>
        <w:r w:rsidR="00356DE3">
          <w:rPr>
            <w:noProof/>
            <w:webHidden/>
          </w:rPr>
          <w:fldChar w:fldCharType="begin"/>
        </w:r>
        <w:r w:rsidR="00356DE3">
          <w:rPr>
            <w:noProof/>
            <w:webHidden/>
          </w:rPr>
          <w:instrText xml:space="preserve"> PAGEREF _Toc171058930 \h </w:instrText>
        </w:r>
        <w:r w:rsidR="00356DE3">
          <w:rPr>
            <w:noProof/>
            <w:webHidden/>
          </w:rPr>
        </w:r>
        <w:r w:rsidR="00356DE3">
          <w:rPr>
            <w:noProof/>
            <w:webHidden/>
          </w:rPr>
          <w:fldChar w:fldCharType="separate"/>
        </w:r>
        <w:r w:rsidR="009B474A">
          <w:rPr>
            <w:noProof/>
            <w:webHidden/>
          </w:rPr>
          <w:t>38</w:t>
        </w:r>
        <w:r w:rsidR="00356DE3">
          <w:rPr>
            <w:noProof/>
            <w:webHidden/>
          </w:rPr>
          <w:fldChar w:fldCharType="end"/>
        </w:r>
      </w:hyperlink>
    </w:p>
    <w:p w14:paraId="282F80CC" w14:textId="20C7DA3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1" w:history="1">
        <w:r w:rsidR="00356DE3" w:rsidRPr="00F45CDC">
          <w:rPr>
            <w:rStyle w:val="Hyperlink"/>
            <w:noProof/>
          </w:rPr>
          <w:t>Figure 4</w:t>
        </w:r>
        <w:r w:rsidR="00356DE3" w:rsidRPr="00F45CDC">
          <w:rPr>
            <w:rStyle w:val="Hyperlink"/>
            <w:noProof/>
          </w:rPr>
          <w:noBreakHyphen/>
          <w:t>4 – TextRank summarization function</w:t>
        </w:r>
        <w:r w:rsidR="00356DE3">
          <w:rPr>
            <w:noProof/>
            <w:webHidden/>
          </w:rPr>
          <w:tab/>
        </w:r>
        <w:r w:rsidR="00356DE3">
          <w:rPr>
            <w:noProof/>
            <w:webHidden/>
          </w:rPr>
          <w:fldChar w:fldCharType="begin"/>
        </w:r>
        <w:r w:rsidR="00356DE3">
          <w:rPr>
            <w:noProof/>
            <w:webHidden/>
          </w:rPr>
          <w:instrText xml:space="preserve"> PAGEREF _Toc171058931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416CE8F4" w14:textId="6A2B62A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2" w:history="1">
        <w:r w:rsidR="00356DE3" w:rsidRPr="00F45CDC">
          <w:rPr>
            <w:rStyle w:val="Hyperlink"/>
            <w:noProof/>
          </w:rPr>
          <w:t>Figure 4</w:t>
        </w:r>
        <w:r w:rsidR="00356DE3" w:rsidRPr="00F45CDC">
          <w:rPr>
            <w:rStyle w:val="Hyperlink"/>
            <w:noProof/>
          </w:rPr>
          <w:noBreakHyphen/>
          <w:t>5 – Model preloading</w:t>
        </w:r>
        <w:r w:rsidR="00356DE3">
          <w:rPr>
            <w:noProof/>
            <w:webHidden/>
          </w:rPr>
          <w:tab/>
        </w:r>
        <w:r w:rsidR="00356DE3">
          <w:rPr>
            <w:noProof/>
            <w:webHidden/>
          </w:rPr>
          <w:fldChar w:fldCharType="begin"/>
        </w:r>
        <w:r w:rsidR="00356DE3">
          <w:rPr>
            <w:noProof/>
            <w:webHidden/>
          </w:rPr>
          <w:instrText xml:space="preserve"> PAGEREF _Toc171058932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0A31A020" w14:textId="469BCC6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3" w:history="1">
        <w:r w:rsidR="00356DE3" w:rsidRPr="00F45CDC">
          <w:rPr>
            <w:rStyle w:val="Hyperlink"/>
            <w:noProof/>
          </w:rPr>
          <w:t>Figure 4</w:t>
        </w:r>
        <w:r w:rsidR="00356DE3" w:rsidRPr="00F45CDC">
          <w:rPr>
            <w:rStyle w:val="Hyperlink"/>
            <w:noProof/>
          </w:rPr>
          <w:noBreakHyphen/>
          <w:t>6 – Model text generation</w:t>
        </w:r>
        <w:r w:rsidR="00356DE3">
          <w:rPr>
            <w:noProof/>
            <w:webHidden/>
          </w:rPr>
          <w:tab/>
        </w:r>
        <w:r w:rsidR="00356DE3">
          <w:rPr>
            <w:noProof/>
            <w:webHidden/>
          </w:rPr>
          <w:fldChar w:fldCharType="begin"/>
        </w:r>
        <w:r w:rsidR="00356DE3">
          <w:rPr>
            <w:noProof/>
            <w:webHidden/>
          </w:rPr>
          <w:instrText xml:space="preserve"> PAGEREF _Toc171058933 \h </w:instrText>
        </w:r>
        <w:r w:rsidR="00356DE3">
          <w:rPr>
            <w:noProof/>
            <w:webHidden/>
          </w:rPr>
        </w:r>
        <w:r w:rsidR="00356DE3">
          <w:rPr>
            <w:noProof/>
            <w:webHidden/>
          </w:rPr>
          <w:fldChar w:fldCharType="separate"/>
        </w:r>
        <w:r w:rsidR="009B474A">
          <w:rPr>
            <w:noProof/>
            <w:webHidden/>
          </w:rPr>
          <w:t>40</w:t>
        </w:r>
        <w:r w:rsidR="00356DE3">
          <w:rPr>
            <w:noProof/>
            <w:webHidden/>
          </w:rPr>
          <w:fldChar w:fldCharType="end"/>
        </w:r>
      </w:hyperlink>
    </w:p>
    <w:p w14:paraId="2CD8AA0B" w14:textId="531C4FE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4" w:history="1">
        <w:r w:rsidR="00356DE3" w:rsidRPr="00F45CDC">
          <w:rPr>
            <w:rStyle w:val="Hyperlink"/>
            <w:noProof/>
          </w:rPr>
          <w:t>Figure 4</w:t>
        </w:r>
        <w:r w:rsidR="00356DE3" w:rsidRPr="00F45CDC">
          <w:rPr>
            <w:rStyle w:val="Hyperlink"/>
            <w:noProof/>
          </w:rPr>
          <w:noBreakHyphen/>
          <w:t>7 – Segmentation result</w:t>
        </w:r>
        <w:r w:rsidR="00356DE3">
          <w:rPr>
            <w:noProof/>
            <w:webHidden/>
          </w:rPr>
          <w:tab/>
        </w:r>
        <w:r w:rsidR="00356DE3">
          <w:rPr>
            <w:noProof/>
            <w:webHidden/>
          </w:rPr>
          <w:fldChar w:fldCharType="begin"/>
        </w:r>
        <w:r w:rsidR="00356DE3">
          <w:rPr>
            <w:noProof/>
            <w:webHidden/>
          </w:rPr>
          <w:instrText xml:space="preserve"> PAGEREF _Toc171058934 \h </w:instrText>
        </w:r>
        <w:r w:rsidR="00356DE3">
          <w:rPr>
            <w:noProof/>
            <w:webHidden/>
          </w:rPr>
        </w:r>
        <w:r w:rsidR="00356DE3">
          <w:rPr>
            <w:noProof/>
            <w:webHidden/>
          </w:rPr>
          <w:fldChar w:fldCharType="separate"/>
        </w:r>
        <w:r w:rsidR="009B474A">
          <w:rPr>
            <w:noProof/>
            <w:webHidden/>
          </w:rPr>
          <w:t>41</w:t>
        </w:r>
        <w:r w:rsidR="00356DE3">
          <w:rPr>
            <w:noProof/>
            <w:webHidden/>
          </w:rPr>
          <w:fldChar w:fldCharType="end"/>
        </w:r>
      </w:hyperlink>
    </w:p>
    <w:p w14:paraId="0F00273D" w14:textId="0918E99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5" w:history="1">
        <w:r w:rsidR="00356DE3" w:rsidRPr="00F45CDC">
          <w:rPr>
            <w:rStyle w:val="Hyperlink"/>
            <w:noProof/>
          </w:rPr>
          <w:t>Figure 4</w:t>
        </w:r>
        <w:r w:rsidR="00356DE3" w:rsidRPr="00F45CDC">
          <w:rPr>
            <w:rStyle w:val="Hyperlink"/>
            <w:noProof/>
          </w:rPr>
          <w:noBreakHyphen/>
          <w:t>8 – TextRank summarization result</w:t>
        </w:r>
        <w:r w:rsidR="00356DE3">
          <w:rPr>
            <w:noProof/>
            <w:webHidden/>
          </w:rPr>
          <w:tab/>
        </w:r>
        <w:r w:rsidR="00356DE3">
          <w:rPr>
            <w:noProof/>
            <w:webHidden/>
          </w:rPr>
          <w:fldChar w:fldCharType="begin"/>
        </w:r>
        <w:r w:rsidR="00356DE3">
          <w:rPr>
            <w:noProof/>
            <w:webHidden/>
          </w:rPr>
          <w:instrText xml:space="preserve"> PAGEREF _Toc171058935 \h </w:instrText>
        </w:r>
        <w:r w:rsidR="00356DE3">
          <w:rPr>
            <w:noProof/>
            <w:webHidden/>
          </w:rPr>
        </w:r>
        <w:r w:rsidR="00356DE3">
          <w:rPr>
            <w:noProof/>
            <w:webHidden/>
          </w:rPr>
          <w:fldChar w:fldCharType="separate"/>
        </w:r>
        <w:r w:rsidR="009B474A">
          <w:rPr>
            <w:noProof/>
            <w:webHidden/>
          </w:rPr>
          <w:t>41</w:t>
        </w:r>
        <w:r w:rsidR="00356DE3">
          <w:rPr>
            <w:noProof/>
            <w:webHidden/>
          </w:rPr>
          <w:fldChar w:fldCharType="end"/>
        </w:r>
      </w:hyperlink>
    </w:p>
    <w:p w14:paraId="13EE0E54" w14:textId="067939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6" w:history="1">
        <w:r w:rsidR="00356DE3" w:rsidRPr="00F45CDC">
          <w:rPr>
            <w:rStyle w:val="Hyperlink"/>
            <w:noProof/>
          </w:rPr>
          <w:t>Figure 4</w:t>
        </w:r>
        <w:r w:rsidR="00356DE3" w:rsidRPr="00F45CDC">
          <w:rPr>
            <w:rStyle w:val="Hyperlink"/>
            <w:noProof/>
          </w:rPr>
          <w:noBreakHyphen/>
          <w:t>9 – LSA summarization result</w:t>
        </w:r>
        <w:r w:rsidR="00356DE3">
          <w:rPr>
            <w:noProof/>
            <w:webHidden/>
          </w:rPr>
          <w:tab/>
        </w:r>
        <w:r w:rsidR="00356DE3">
          <w:rPr>
            <w:noProof/>
            <w:webHidden/>
          </w:rPr>
          <w:fldChar w:fldCharType="begin"/>
        </w:r>
        <w:r w:rsidR="00356DE3">
          <w:rPr>
            <w:noProof/>
            <w:webHidden/>
          </w:rPr>
          <w:instrText xml:space="preserve"> PAGEREF _Toc171058936 \h </w:instrText>
        </w:r>
        <w:r w:rsidR="00356DE3">
          <w:rPr>
            <w:noProof/>
            <w:webHidden/>
          </w:rPr>
        </w:r>
        <w:r w:rsidR="00356DE3">
          <w:rPr>
            <w:noProof/>
            <w:webHidden/>
          </w:rPr>
          <w:fldChar w:fldCharType="separate"/>
        </w:r>
        <w:r w:rsidR="009B474A">
          <w:rPr>
            <w:noProof/>
            <w:webHidden/>
          </w:rPr>
          <w:t>42</w:t>
        </w:r>
        <w:r w:rsidR="00356DE3">
          <w:rPr>
            <w:noProof/>
            <w:webHidden/>
          </w:rPr>
          <w:fldChar w:fldCharType="end"/>
        </w:r>
      </w:hyperlink>
    </w:p>
    <w:p w14:paraId="2EA864B7" w14:textId="0AC6B60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7" w:history="1">
        <w:r w:rsidR="00356DE3" w:rsidRPr="00F45CDC">
          <w:rPr>
            <w:rStyle w:val="Hyperlink"/>
            <w:noProof/>
          </w:rPr>
          <w:t>Figure 0</w:t>
        </w:r>
        <w:r w:rsidR="00356DE3" w:rsidRPr="00F45CDC">
          <w:rPr>
            <w:rStyle w:val="Hyperlink"/>
            <w:noProof/>
          </w:rPr>
          <w:noBreakHyphen/>
          <w:t>1 – Segmentation full result</w:t>
        </w:r>
        <w:r w:rsidR="00356DE3">
          <w:rPr>
            <w:noProof/>
            <w:webHidden/>
          </w:rPr>
          <w:tab/>
        </w:r>
        <w:r w:rsidR="00356DE3">
          <w:rPr>
            <w:noProof/>
            <w:webHidden/>
          </w:rPr>
          <w:fldChar w:fldCharType="begin"/>
        </w:r>
        <w:r w:rsidR="00356DE3">
          <w:rPr>
            <w:noProof/>
            <w:webHidden/>
          </w:rPr>
          <w:instrText xml:space="preserve"> PAGEREF _Toc171058937 \h </w:instrText>
        </w:r>
        <w:r w:rsidR="00356DE3">
          <w:rPr>
            <w:noProof/>
            <w:webHidden/>
          </w:rPr>
        </w:r>
        <w:r w:rsidR="00356DE3">
          <w:rPr>
            <w:noProof/>
            <w:webHidden/>
          </w:rPr>
          <w:fldChar w:fldCharType="separate"/>
        </w:r>
        <w:r w:rsidR="009B474A">
          <w:rPr>
            <w:noProof/>
            <w:webHidden/>
          </w:rPr>
          <w:t>63</w:t>
        </w:r>
        <w:r w:rsidR="00356DE3">
          <w:rPr>
            <w:noProof/>
            <w:webHidden/>
          </w:rPr>
          <w:fldChar w:fldCharType="end"/>
        </w:r>
      </w:hyperlink>
    </w:p>
    <w:p w14:paraId="76F34B7E" w14:textId="0D2C7CCD"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1058859"/>
      <w:r w:rsidRPr="00C66CDF">
        <w:lastRenderedPageBreak/>
        <w:t>LIST OF TABLES</w:t>
      </w:r>
      <w:bookmarkEnd w:id="8"/>
      <w:bookmarkEnd w:id="9"/>
    </w:p>
    <w:p w14:paraId="5017C8AA" w14:textId="77777777" w:rsidR="00D17D20" w:rsidRPr="00C66CDF" w:rsidRDefault="00D17D20" w:rsidP="00D17D20"/>
    <w:p w14:paraId="4494CE8D" w14:textId="07A5CF56"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058938" w:history="1">
        <w:r w:rsidR="00356DE3" w:rsidRPr="004C1805">
          <w:rPr>
            <w:rStyle w:val="Hyperlink"/>
            <w:noProof/>
          </w:rPr>
          <w:t>Table 5</w:t>
        </w:r>
        <w:r w:rsidR="00356DE3" w:rsidRPr="004C1805">
          <w:rPr>
            <w:rStyle w:val="Hyperlink"/>
            <w:noProof/>
          </w:rPr>
          <w:noBreakHyphen/>
          <w:t>1 - ROUGE-1, ROUGE-2, and ROUGE-L evaluation n results.</w:t>
        </w:r>
        <w:r w:rsidR="00356DE3">
          <w:rPr>
            <w:noProof/>
            <w:webHidden/>
          </w:rPr>
          <w:tab/>
        </w:r>
        <w:r w:rsidR="00356DE3">
          <w:rPr>
            <w:noProof/>
            <w:webHidden/>
          </w:rPr>
          <w:fldChar w:fldCharType="begin"/>
        </w:r>
        <w:r w:rsidR="00356DE3">
          <w:rPr>
            <w:noProof/>
            <w:webHidden/>
          </w:rPr>
          <w:instrText xml:space="preserve"> PAGEREF _Toc171058938 \h </w:instrText>
        </w:r>
        <w:r w:rsidR="00356DE3">
          <w:rPr>
            <w:noProof/>
            <w:webHidden/>
          </w:rPr>
        </w:r>
        <w:r w:rsidR="00356DE3">
          <w:rPr>
            <w:noProof/>
            <w:webHidden/>
          </w:rPr>
          <w:fldChar w:fldCharType="separate"/>
        </w:r>
        <w:r w:rsidR="009B474A">
          <w:rPr>
            <w:noProof/>
            <w:webHidden/>
          </w:rPr>
          <w:t>46</w:t>
        </w:r>
        <w:r w:rsidR="00356DE3">
          <w:rPr>
            <w:noProof/>
            <w:webHidden/>
          </w:rPr>
          <w:fldChar w:fldCharType="end"/>
        </w:r>
      </w:hyperlink>
    </w:p>
    <w:p w14:paraId="1BC4BEC8" w14:textId="1BAEEA0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9" w:history="1">
        <w:r w:rsidR="00356DE3" w:rsidRPr="004C1805">
          <w:rPr>
            <w:rStyle w:val="Hyperlink"/>
            <w:noProof/>
          </w:rPr>
          <w:t>Table 5</w:t>
        </w:r>
        <w:r w:rsidR="00356DE3" w:rsidRPr="004C1805">
          <w:rPr>
            <w:rStyle w:val="Hyperlink"/>
            <w:noProof/>
          </w:rPr>
          <w:noBreakHyphen/>
          <w:t>2 – Summarization time (in second) of each combination</w:t>
        </w:r>
        <w:r w:rsidR="00356DE3">
          <w:rPr>
            <w:noProof/>
            <w:webHidden/>
          </w:rPr>
          <w:tab/>
        </w:r>
        <w:r w:rsidR="00356DE3">
          <w:rPr>
            <w:noProof/>
            <w:webHidden/>
          </w:rPr>
          <w:fldChar w:fldCharType="begin"/>
        </w:r>
        <w:r w:rsidR="00356DE3">
          <w:rPr>
            <w:noProof/>
            <w:webHidden/>
          </w:rPr>
          <w:instrText xml:space="preserve"> PAGEREF _Toc171058939 \h </w:instrText>
        </w:r>
        <w:r w:rsidR="00356DE3">
          <w:rPr>
            <w:noProof/>
            <w:webHidden/>
          </w:rPr>
        </w:r>
        <w:r w:rsidR="00356DE3">
          <w:rPr>
            <w:noProof/>
            <w:webHidden/>
          </w:rPr>
          <w:fldChar w:fldCharType="separate"/>
        </w:r>
        <w:r w:rsidR="009B474A">
          <w:rPr>
            <w:noProof/>
            <w:webHidden/>
          </w:rPr>
          <w:t>47</w:t>
        </w:r>
        <w:r w:rsidR="00356DE3">
          <w:rPr>
            <w:noProof/>
            <w:webHidden/>
          </w:rPr>
          <w:fldChar w:fldCharType="end"/>
        </w:r>
      </w:hyperlink>
    </w:p>
    <w:p w14:paraId="0A159CAB" w14:textId="65D7C40A"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1058860"/>
      <w:r w:rsidR="00864D76" w:rsidRPr="00C66CDF">
        <w:lastRenderedPageBreak/>
        <w:t>LIST OF EQUATIONS</w:t>
      </w:r>
      <w:bookmarkEnd w:id="10"/>
    </w:p>
    <w:p w14:paraId="50757CDC" w14:textId="77777777" w:rsidR="00BA7590" w:rsidRPr="00C66CDF" w:rsidRDefault="00BA7590" w:rsidP="00BA7590"/>
    <w:p w14:paraId="1CD6C57B" w14:textId="7C906B1F"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058940" w:history="1">
        <w:r w:rsidR="00356DE3" w:rsidRPr="0072498E">
          <w:rPr>
            <w:rStyle w:val="Hyperlink"/>
            <w:noProof/>
          </w:rPr>
          <w:t>Equation 5</w:t>
        </w:r>
        <w:r w:rsidR="00356DE3" w:rsidRPr="0072498E">
          <w:rPr>
            <w:rStyle w:val="Hyperlink"/>
            <w:noProof/>
          </w:rPr>
          <w:noBreakHyphen/>
          <w:t>1 – Precision equation</w:t>
        </w:r>
        <w:r w:rsidR="00356DE3">
          <w:rPr>
            <w:noProof/>
            <w:webHidden/>
          </w:rPr>
          <w:tab/>
        </w:r>
        <w:r w:rsidR="00356DE3">
          <w:rPr>
            <w:noProof/>
            <w:webHidden/>
          </w:rPr>
          <w:fldChar w:fldCharType="begin"/>
        </w:r>
        <w:r w:rsidR="00356DE3">
          <w:rPr>
            <w:noProof/>
            <w:webHidden/>
          </w:rPr>
          <w:instrText xml:space="preserve"> PAGEREF _Toc171058940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7662D0C1" w14:textId="4F2C693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1" w:history="1">
        <w:r w:rsidR="00356DE3" w:rsidRPr="0072498E">
          <w:rPr>
            <w:rStyle w:val="Hyperlink"/>
            <w:noProof/>
          </w:rPr>
          <w:t>Equation 5</w:t>
        </w:r>
        <w:r w:rsidR="00356DE3" w:rsidRPr="0072498E">
          <w:rPr>
            <w:rStyle w:val="Hyperlink"/>
            <w:noProof/>
          </w:rPr>
          <w:noBreakHyphen/>
          <w:t>2 – Recall equation</w:t>
        </w:r>
        <w:r w:rsidR="00356DE3">
          <w:rPr>
            <w:noProof/>
            <w:webHidden/>
          </w:rPr>
          <w:tab/>
        </w:r>
        <w:r w:rsidR="00356DE3">
          <w:rPr>
            <w:noProof/>
            <w:webHidden/>
          </w:rPr>
          <w:fldChar w:fldCharType="begin"/>
        </w:r>
        <w:r w:rsidR="00356DE3">
          <w:rPr>
            <w:noProof/>
            <w:webHidden/>
          </w:rPr>
          <w:instrText xml:space="preserve"> PAGEREF _Toc171058941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47EF6A7C" w14:textId="4C4FBD8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2" w:history="1">
        <w:r w:rsidR="00356DE3" w:rsidRPr="0072498E">
          <w:rPr>
            <w:rStyle w:val="Hyperlink"/>
            <w:noProof/>
          </w:rPr>
          <w:t>Equation 5</w:t>
        </w:r>
        <w:r w:rsidR="00356DE3" w:rsidRPr="0072498E">
          <w:rPr>
            <w:rStyle w:val="Hyperlink"/>
            <w:noProof/>
          </w:rPr>
          <w:noBreakHyphen/>
          <w:t>3 – F-Measure equation</w:t>
        </w:r>
        <w:r w:rsidR="00356DE3">
          <w:rPr>
            <w:noProof/>
            <w:webHidden/>
          </w:rPr>
          <w:tab/>
        </w:r>
        <w:r w:rsidR="00356DE3">
          <w:rPr>
            <w:noProof/>
            <w:webHidden/>
          </w:rPr>
          <w:fldChar w:fldCharType="begin"/>
        </w:r>
        <w:r w:rsidR="00356DE3">
          <w:rPr>
            <w:noProof/>
            <w:webHidden/>
          </w:rPr>
          <w:instrText xml:space="preserve"> PAGEREF _Toc171058942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7C654C84" w14:textId="46D4DFF4"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1058861"/>
      <w:r w:rsidRPr="00C66CDF">
        <w:lastRenderedPageBreak/>
        <w:t>ABSTRACT</w:t>
      </w:r>
      <w:bookmarkEnd w:id="11"/>
      <w:bookmarkEnd w:id="12"/>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1058862"/>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1058863"/>
      <w:r w:rsidRPr="00C66CDF">
        <w:t>Background</w:t>
      </w:r>
      <w:bookmarkEnd w:id="15"/>
      <w:bookmarkEnd w:id="16"/>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1058864"/>
      <w:r w:rsidRPr="00C66CDF">
        <w:t>Problem Statemen</w:t>
      </w:r>
      <w:bookmarkEnd w:id="17"/>
      <w:r w:rsidR="00516A96" w:rsidRPr="00C66CDF">
        <w:t>t</w:t>
      </w:r>
      <w:bookmarkEnd w:id="18"/>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1058865"/>
      <w:r w:rsidRPr="00C66CDF">
        <w:t>Scope and Objectives</w:t>
      </w:r>
      <w:bookmarkEnd w:id="19"/>
      <w:bookmarkEnd w:id="20"/>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1058866"/>
      <w:r w:rsidRPr="00C66CDF">
        <w:t>Structure of thesis</w:t>
      </w:r>
      <w:bookmarkEnd w:id="21"/>
      <w:bookmarkEnd w:id="22"/>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1058867"/>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Start w:id="39" w:name="_Toc171058810"/>
      <w:bookmarkStart w:id="40" w:name="_Toc17105886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41" w:name="_Toc156130769"/>
      <w:bookmarkStart w:id="42" w:name="_Toc156130829"/>
      <w:bookmarkStart w:id="43" w:name="_Toc156283015"/>
      <w:bookmarkStart w:id="44" w:name="_Toc156378576"/>
      <w:bookmarkStart w:id="45" w:name="_Toc156378617"/>
      <w:bookmarkStart w:id="46" w:name="_Toc156380794"/>
      <w:bookmarkStart w:id="47" w:name="_Toc168733873"/>
      <w:bookmarkStart w:id="48" w:name="_Toc168735966"/>
      <w:bookmarkStart w:id="49" w:name="_Toc169380929"/>
      <w:bookmarkStart w:id="50" w:name="_Toc169626405"/>
      <w:bookmarkStart w:id="51" w:name="_Toc169634925"/>
      <w:bookmarkStart w:id="52" w:name="_Toc169639577"/>
      <w:bookmarkStart w:id="53" w:name="_Toc169640911"/>
      <w:bookmarkStart w:id="54" w:name="_Toc170942020"/>
      <w:bookmarkStart w:id="55" w:name="_Toc171058811"/>
      <w:bookmarkStart w:id="56" w:name="_Toc171058869"/>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7" w:name="_Toc156130770"/>
      <w:bookmarkStart w:id="58" w:name="_Toc156130830"/>
      <w:bookmarkStart w:id="59" w:name="_Toc156283016"/>
      <w:bookmarkStart w:id="60" w:name="_Toc156378577"/>
      <w:bookmarkStart w:id="61" w:name="_Toc156378618"/>
      <w:bookmarkStart w:id="62" w:name="_Toc156380795"/>
      <w:bookmarkStart w:id="63" w:name="_Toc168733874"/>
      <w:bookmarkStart w:id="64" w:name="_Toc168735967"/>
      <w:bookmarkStart w:id="65" w:name="_Toc169380930"/>
      <w:bookmarkStart w:id="66" w:name="_Toc169626406"/>
      <w:bookmarkStart w:id="67" w:name="_Toc169634926"/>
      <w:bookmarkStart w:id="68" w:name="_Toc169639578"/>
      <w:bookmarkStart w:id="69" w:name="_Toc169640912"/>
      <w:bookmarkStart w:id="70" w:name="_Toc170942021"/>
      <w:bookmarkStart w:id="71" w:name="_Toc171058812"/>
      <w:bookmarkStart w:id="72" w:name="_Toc17105887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47941F6B" w14:textId="53D2FBA9" w:rsidR="00D439C9" w:rsidRPr="00C66CDF" w:rsidRDefault="39691AC5" w:rsidP="00AA5BE9">
      <w:pPr>
        <w:pStyle w:val="Heading2"/>
      </w:pPr>
      <w:bookmarkStart w:id="73" w:name="_Toc171058871"/>
      <w:r w:rsidRPr="00C66CDF">
        <w:t xml:space="preserve">Overview of </w:t>
      </w:r>
      <w:r w:rsidR="0C4A32E6" w:rsidRPr="00C66CDF">
        <w:t>Automatic Document Segmentation</w:t>
      </w:r>
      <w:bookmarkEnd w:id="73"/>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4" w:name="_Toc171058872"/>
      <w:r w:rsidRPr="00C66CDF">
        <w:t>GROBID</w:t>
      </w:r>
      <w:bookmarkEnd w:id="74"/>
    </w:p>
    <w:p w14:paraId="0F5A0345" w14:textId="0ADDC08F" w:rsidR="0084314C" w:rsidRPr="00C66CDF" w:rsidRDefault="0084314C" w:rsidP="3D355BCA"/>
    <w:p w14:paraId="3E30D828" w14:textId="576E7C7C"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9B474A" w:rsidRPr="00C66CDF">
        <w:t xml:space="preserve">Figure </w:t>
      </w:r>
      <w:r w:rsidR="009B474A">
        <w:rPr>
          <w:noProof/>
        </w:rPr>
        <w:t>2</w:t>
      </w:r>
      <w:r w:rsidR="009B474A">
        <w:noBreakHyphen/>
      </w:r>
      <w:r w:rsidR="009B474A">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4175F744" w:rsidR="009B2564" w:rsidRPr="00C66CDF" w:rsidRDefault="00E043AA" w:rsidP="00E043AA">
      <w:pPr>
        <w:pStyle w:val="Caption"/>
        <w:ind w:left="0"/>
      </w:pPr>
      <w:bookmarkStart w:id="75" w:name="_Ref170905287"/>
      <w:bookmarkStart w:id="76" w:name="_Toc169634965"/>
      <w:bookmarkStart w:id="77" w:name="_Toc171058914"/>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75"/>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6"/>
      <w:bookmarkEnd w:id="77"/>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8" w:name="_Toc156130773"/>
      <w:bookmarkStart w:id="79" w:name="_Toc156130833"/>
      <w:bookmarkStart w:id="80" w:name="_Toc156283019"/>
      <w:bookmarkStart w:id="81" w:name="_Toc156378580"/>
      <w:bookmarkStart w:id="82" w:name="_Toc156378621"/>
      <w:bookmarkStart w:id="83" w:name="_Toc156380798"/>
      <w:bookmarkStart w:id="84" w:name="_Toc168733877"/>
      <w:bookmarkStart w:id="85" w:name="_Toc168735970"/>
      <w:bookmarkStart w:id="86" w:name="_Toc169380933"/>
      <w:bookmarkStart w:id="87" w:name="_Toc169626409"/>
      <w:bookmarkStart w:id="88" w:name="_Toc169634929"/>
      <w:bookmarkStart w:id="89" w:name="_Toc169639581"/>
      <w:bookmarkStart w:id="90" w:name="_Toc169640915"/>
      <w:bookmarkStart w:id="91" w:name="_Toc170942024"/>
      <w:bookmarkStart w:id="92" w:name="_Toc171058815"/>
      <w:bookmarkStart w:id="93" w:name="_Toc17105887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94" w:name="_Toc156130774"/>
      <w:bookmarkStart w:id="95" w:name="_Toc156130834"/>
      <w:bookmarkStart w:id="96" w:name="_Toc156283020"/>
      <w:bookmarkStart w:id="97" w:name="_Toc156378581"/>
      <w:bookmarkStart w:id="98" w:name="_Toc156378622"/>
      <w:bookmarkStart w:id="99" w:name="_Toc156380799"/>
      <w:bookmarkStart w:id="100" w:name="_Toc168733878"/>
      <w:bookmarkStart w:id="101" w:name="_Toc168735971"/>
      <w:bookmarkStart w:id="102" w:name="_Toc169380934"/>
      <w:bookmarkStart w:id="103" w:name="_Toc169626410"/>
      <w:bookmarkStart w:id="104" w:name="_Toc169634930"/>
      <w:bookmarkStart w:id="105" w:name="_Toc169639582"/>
      <w:bookmarkStart w:id="106" w:name="_Toc169640916"/>
      <w:bookmarkStart w:id="107" w:name="_Toc170942025"/>
      <w:bookmarkStart w:id="108" w:name="_Toc171058816"/>
      <w:bookmarkStart w:id="109" w:name="_Toc17105887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10C30D" w14:textId="16CB6749" w:rsidR="0084314C" w:rsidRPr="00C66CDF" w:rsidRDefault="30650491" w:rsidP="00AA5BE9">
      <w:pPr>
        <w:pStyle w:val="Heading2"/>
      </w:pPr>
      <w:bookmarkStart w:id="110" w:name="_Toc171058875"/>
      <w:r w:rsidRPr="00C66CDF">
        <w:t xml:space="preserve">Overview of </w:t>
      </w:r>
      <w:r w:rsidR="3FEF1DC8" w:rsidRPr="00C66CDF">
        <w:t>Natural Language Processing</w:t>
      </w:r>
      <w:bookmarkEnd w:id="110"/>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4E64DFB7"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9B474A" w:rsidRPr="00C66CDF">
        <w:t xml:space="preserve">Figure </w:t>
      </w:r>
      <w:r w:rsidR="009B474A">
        <w:rPr>
          <w:noProof/>
        </w:rPr>
        <w:t>2</w:t>
      </w:r>
      <w:r w:rsidR="009B474A">
        <w:noBreakHyphen/>
      </w:r>
      <w:r w:rsidR="009B474A">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35BB6099" w:rsidR="0071036A" w:rsidRPr="00C66CDF" w:rsidRDefault="0011485F" w:rsidP="0011485F">
      <w:pPr>
        <w:pStyle w:val="Caption"/>
      </w:pPr>
      <w:bookmarkStart w:id="111" w:name="_Ref170905320"/>
      <w:bookmarkStart w:id="112" w:name="_Toc169634966"/>
      <w:bookmarkStart w:id="113" w:name="_Toc171058915"/>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1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12"/>
      <w:bookmarkEnd w:id="113"/>
      <w:r w:rsidRPr="00C66CDF">
        <w:fldChar w:fldCharType="end"/>
      </w:r>
    </w:p>
    <w:p w14:paraId="5A1083F4" w14:textId="4A0D2B12" w:rsidR="00311994" w:rsidRPr="00C66CDF" w:rsidRDefault="572F6B5D" w:rsidP="00AA5BE9">
      <w:pPr>
        <w:pStyle w:val="Heading2"/>
      </w:pPr>
      <w:bookmarkStart w:id="114" w:name="_Toc171058876"/>
      <w:r w:rsidRPr="00C66CDF">
        <w:t>Overview of Text Summarization</w:t>
      </w:r>
      <w:bookmarkEnd w:id="114"/>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0FE06879"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9B474A" w:rsidRPr="00C66CDF">
        <w:t xml:space="preserve">Figure </w:t>
      </w:r>
      <w:r w:rsidR="009B474A">
        <w:rPr>
          <w:noProof/>
        </w:rPr>
        <w:t>2</w:t>
      </w:r>
      <w:r w:rsidR="009B474A">
        <w:noBreakHyphen/>
      </w:r>
      <w:r w:rsidR="009B474A">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1C5ACB7B" w:rsidR="00821404" w:rsidRPr="00C66CDF" w:rsidRDefault="00821404" w:rsidP="00821404">
      <w:pPr>
        <w:pStyle w:val="Caption"/>
      </w:pPr>
      <w:bookmarkStart w:id="115" w:name="_Ref170905336"/>
      <w:bookmarkStart w:id="116" w:name="_Toc171058916"/>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1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16"/>
      <w:r w:rsidRPr="00C66CDF">
        <w:fldChar w:fldCharType="end"/>
      </w:r>
    </w:p>
    <w:p w14:paraId="1D4B39E2" w14:textId="54353BCC" w:rsidR="00625A60" w:rsidRPr="00C66CDF" w:rsidRDefault="009E353D" w:rsidP="00625A60">
      <w:pPr>
        <w:pStyle w:val="Heading3"/>
      </w:pPr>
      <w:bookmarkStart w:id="117" w:name="_Toc171058877"/>
      <w:r w:rsidRPr="00C66CDF">
        <w:t>Extractive text summarization</w:t>
      </w:r>
      <w:bookmarkEnd w:id="11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62155270"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9B474A" w:rsidRPr="00C66CDF">
        <w:t xml:space="preserve">Figure </w:t>
      </w:r>
      <w:r w:rsidR="009B474A">
        <w:rPr>
          <w:noProof/>
        </w:rPr>
        <w:t>2</w:t>
      </w:r>
      <w:r w:rsidR="009B474A">
        <w:noBreakHyphen/>
      </w:r>
      <w:r w:rsidR="009B474A">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E4E700B" w:rsidR="00460E52" w:rsidRPr="00C66CDF" w:rsidRDefault="00FC2AF6" w:rsidP="00460E52">
      <w:pPr>
        <w:pStyle w:val="Caption"/>
      </w:pPr>
      <w:bookmarkStart w:id="118" w:name="_Ref170905346"/>
      <w:bookmarkStart w:id="119" w:name="_Toc169634967"/>
      <w:bookmarkStart w:id="120" w:name="_Toc171058917"/>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1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9"/>
      <w:bookmarkEnd w:id="120"/>
      <w:r w:rsidRPr="00C66CDF">
        <w:fldChar w:fldCharType="end"/>
      </w:r>
    </w:p>
    <w:p w14:paraId="7A6D9574" w14:textId="5E513898" w:rsidR="00491E9A" w:rsidRPr="00C66CDF" w:rsidRDefault="009E353D" w:rsidP="00491E9A">
      <w:pPr>
        <w:pStyle w:val="Heading3"/>
      </w:pPr>
      <w:bookmarkStart w:id="121" w:name="_Toc171058878"/>
      <w:r w:rsidRPr="00C66CDF">
        <w:t>Abstractive text summarization</w:t>
      </w:r>
      <w:bookmarkEnd w:id="121"/>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7E4E5905"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9B474A" w:rsidRPr="00C66CDF">
        <w:t xml:space="preserve">Figure </w:t>
      </w:r>
      <w:r w:rsidR="009B474A">
        <w:rPr>
          <w:noProof/>
        </w:rPr>
        <w:t>2</w:t>
      </w:r>
      <w:r w:rsidR="009B474A">
        <w:noBreakHyphen/>
      </w:r>
      <w:r w:rsidR="009B474A">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7D76361" w:rsidR="00491E9A" w:rsidRPr="00C66CDF" w:rsidRDefault="004D3A28" w:rsidP="00491E9A">
      <w:pPr>
        <w:pStyle w:val="Caption"/>
      </w:pPr>
      <w:bookmarkStart w:id="122" w:name="_Ref170905375"/>
      <w:bookmarkStart w:id="123" w:name="_Toc169634968"/>
      <w:bookmarkStart w:id="124" w:name="_Toc171058918"/>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bookmarkEnd w:id="12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3"/>
      <w:bookmarkEnd w:id="12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25" w:name="_Toc171058879"/>
      <w:r w:rsidRPr="00C66CDF">
        <w:t>Machine-learning-based Summary Generation</w:t>
      </w:r>
      <w:bookmarkEnd w:id="125"/>
    </w:p>
    <w:p w14:paraId="353C8025" w14:textId="77777777" w:rsidR="00491E9A" w:rsidRPr="00C66CDF" w:rsidRDefault="00491E9A" w:rsidP="00491E9A"/>
    <w:p w14:paraId="58636879" w14:textId="4818B21C"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2E9D2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2338E832"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AA3527">
        <w:instrText xml:space="preserve"> ADDIN ZOTERO_ITEM CSL_CITATION {"citationID":"w40M7r8Z","properties":{"formattedCitation":"[13]","plainCitation":"[13]","noteIndex":0},"citationItems":[{"id":"0sFT2VhV/cL1eUM90","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0731C19"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716EBF63"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74E7A999"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xml:space="preserve">: Containing questions and answers related to </w:t>
      </w:r>
      <w:r w:rsidR="00447F81">
        <w:t>m</w:t>
      </w:r>
      <w:r w:rsidRPr="00C66CDF">
        <w:t>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26" w:name="_Toc514144975"/>
      <w:bookmarkStart w:id="127" w:name="_Toc171058880"/>
      <w:r w:rsidRPr="00C66CDF">
        <w:lastRenderedPageBreak/>
        <w:t>M</w:t>
      </w:r>
      <w:r w:rsidR="71EF340B" w:rsidRPr="00C66CDF">
        <w:t>ETHODOLOGY</w:t>
      </w:r>
      <w:bookmarkEnd w:id="126"/>
      <w:bookmarkEnd w:id="127"/>
    </w:p>
    <w:p w14:paraId="3E8A0E98" w14:textId="4A7BD043" w:rsidR="000B31E4" w:rsidRPr="00C66CDF" w:rsidRDefault="005A3232" w:rsidP="00AA5BE9">
      <w:pPr>
        <w:pStyle w:val="Heading2"/>
      </w:pPr>
      <w:bookmarkStart w:id="128" w:name="_Toc171058881"/>
      <w:r w:rsidRPr="00C66CDF">
        <w:t>Overview</w:t>
      </w:r>
      <w:bookmarkEnd w:id="128"/>
    </w:p>
    <w:p w14:paraId="69CC93DC" w14:textId="77777777" w:rsidR="005A3232" w:rsidRPr="00C66CDF" w:rsidRDefault="005A3232" w:rsidP="005A3232"/>
    <w:p w14:paraId="3EC0E3F4" w14:textId="7430416C"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9B474A" w:rsidRPr="00C66CDF">
        <w:t xml:space="preserve">Figure </w:t>
      </w:r>
      <w:r w:rsidR="009B474A">
        <w:rPr>
          <w:noProof/>
        </w:rPr>
        <w:t>3</w:t>
      </w:r>
      <w:r w:rsidR="009B474A">
        <w:noBreakHyphen/>
      </w:r>
      <w:r w:rsidR="009B474A">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B4B6830" w:rsidR="002A0126" w:rsidRPr="00C66CDF" w:rsidRDefault="00147C40" w:rsidP="005A3232">
      <w:pPr>
        <w:pStyle w:val="Caption"/>
      </w:pPr>
      <w:bookmarkStart w:id="129" w:name="_Ref170904765"/>
      <w:bookmarkStart w:id="130" w:name="_Toc169634969"/>
      <w:bookmarkStart w:id="131" w:name="_Toc171058919"/>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129"/>
      <w:r w:rsidRPr="00C66CDF">
        <w:t xml:space="preserve"> - General structure of the application</w:t>
      </w:r>
      <w:bookmarkEnd w:id="130"/>
      <w:bookmarkEnd w:id="131"/>
    </w:p>
    <w:p w14:paraId="6B8510F4" w14:textId="77777777" w:rsidR="00C11FEF" w:rsidRPr="00C66CDF" w:rsidRDefault="00C11FEF" w:rsidP="00C11FEF"/>
    <w:p w14:paraId="2681981D" w14:textId="5AC23671" w:rsidR="00160997" w:rsidRPr="00C66CD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32" w:name="_Toc171058882"/>
      <w:r w:rsidRPr="00C66CDF">
        <w:lastRenderedPageBreak/>
        <w:t>System design</w:t>
      </w:r>
      <w:bookmarkEnd w:id="132"/>
    </w:p>
    <w:p w14:paraId="766B210E" w14:textId="77777777" w:rsidR="00C40729" w:rsidRPr="00C66CDF" w:rsidRDefault="00C40729" w:rsidP="00C40729"/>
    <w:p w14:paraId="2C02BE8F" w14:textId="3FCA08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9B474A" w:rsidRPr="00C66CDF">
        <w:t xml:space="preserve">Figure </w:t>
      </w:r>
      <w:r w:rsidR="009B474A">
        <w:rPr>
          <w:noProof/>
        </w:rPr>
        <w:t>3</w:t>
      </w:r>
      <w:r w:rsidR="009B474A">
        <w:noBreakHyphen/>
      </w:r>
      <w:r w:rsidR="009B474A">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9B474A" w:rsidRPr="00C66CDF">
        <w:t xml:space="preserve">Figure </w:t>
      </w:r>
      <w:r w:rsidR="009B474A">
        <w:rPr>
          <w:noProof/>
        </w:rPr>
        <w:t>3</w:t>
      </w:r>
      <w:r w:rsidR="009B474A">
        <w:noBreakHyphen/>
      </w:r>
      <w:r w:rsidR="009B474A">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0A0EE92C" w:rsidR="00A34150" w:rsidRPr="00C66CDF" w:rsidRDefault="00A34150" w:rsidP="00A34150">
      <w:pPr>
        <w:pStyle w:val="Caption"/>
      </w:pPr>
      <w:bookmarkStart w:id="133" w:name="_Ref171177983"/>
      <w:bookmarkStart w:id="134" w:name="_Toc169634970"/>
      <w:bookmarkStart w:id="135" w:name="_Toc171058920"/>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33"/>
      <w:r w:rsidRPr="00C66CDF">
        <w:t xml:space="preserve"> – The component diagram of the system</w:t>
      </w:r>
      <w:bookmarkEnd w:id="134"/>
      <w:bookmarkEnd w:id="135"/>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36" w:name="_Toc171058883"/>
      <w:r w:rsidRPr="00C66CDF">
        <w:t>Data format</w:t>
      </w:r>
      <w:bookmarkEnd w:id="136"/>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6B4C2E95"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9B474A" w:rsidRPr="00C66CDF">
        <w:t xml:space="preserve">Figure </w:t>
      </w:r>
      <w:r w:rsidR="009B474A">
        <w:rPr>
          <w:noProof/>
        </w:rPr>
        <w:t>3</w:t>
      </w:r>
      <w:r w:rsidR="009B474A">
        <w:noBreakHyphen/>
      </w:r>
      <w:r w:rsidR="009B474A">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240DA021" w:rsidR="00696647" w:rsidRPr="00C66CDF" w:rsidRDefault="00696647" w:rsidP="00696647">
      <w:pPr>
        <w:pStyle w:val="Caption"/>
      </w:pPr>
      <w:bookmarkStart w:id="137" w:name="_Ref170904628"/>
      <w:bookmarkStart w:id="138" w:name="_Ref170904584"/>
      <w:bookmarkStart w:id="139" w:name="_Toc171058921"/>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37"/>
      <w:r w:rsidRPr="00C66CDF">
        <w:t xml:space="preserve"> – Data condensing process</w:t>
      </w:r>
      <w:bookmarkEnd w:id="138"/>
      <w:bookmarkEnd w:id="139"/>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40" w:name="_Toc171058884"/>
      <w:r w:rsidRPr="00C66CDF">
        <w:lastRenderedPageBreak/>
        <w:t xml:space="preserve">Document Segmentation </w:t>
      </w:r>
      <w:r w:rsidR="002C662A" w:rsidRPr="00C66CDF">
        <w:t>Subs</w:t>
      </w:r>
      <w:r w:rsidRPr="00C66CDF">
        <w:t>ystem</w:t>
      </w:r>
      <w:bookmarkEnd w:id="140"/>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41" w:name="_Toc171058885"/>
      <w:r w:rsidRPr="00C66CDF">
        <w:t>Text Summarization Subsystem</w:t>
      </w:r>
      <w:bookmarkEnd w:id="141"/>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42" w:name="_Toc171058886"/>
      <w:r w:rsidRPr="00C66CDF">
        <w:t>Pre-processing module</w:t>
      </w:r>
      <w:bookmarkEnd w:id="142"/>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36D556EE" w:rsidR="00155400" w:rsidRDefault="00155400" w:rsidP="00155400">
      <w:pPr>
        <w:pStyle w:val="Caption"/>
      </w:pPr>
      <w:bookmarkStart w:id="143" w:name="_Ref170904710"/>
      <w:bookmarkStart w:id="144" w:name="_Toc169634971"/>
      <w:bookmarkStart w:id="145" w:name="_Toc171058922"/>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43"/>
      <w:r w:rsidRPr="00C66CDF">
        <w:t xml:space="preserve"> – Pre-processing module diagram</w:t>
      </w:r>
      <w:bookmarkEnd w:id="144"/>
      <w:bookmarkEnd w:id="145"/>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46" w:name="_Toc171058887"/>
      <w:r w:rsidRPr="00C66CDF">
        <w:t>Text summarization module</w:t>
      </w:r>
      <w:bookmarkEnd w:id="146"/>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171340B5" w:rsidR="003F413F" w:rsidRDefault="003F413F" w:rsidP="003F413F">
      <w:pPr>
        <w:pStyle w:val="Caption"/>
      </w:pPr>
      <w:bookmarkStart w:id="147" w:name="_Toc169634972"/>
      <w:bookmarkStart w:id="148" w:name="_Toc171058923"/>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r w:rsidRPr="00C66CDF">
        <w:t xml:space="preserve"> – Text summarization module diagram</w:t>
      </w:r>
      <w:bookmarkEnd w:id="147"/>
      <w:bookmarkEnd w:id="148"/>
    </w:p>
    <w:p w14:paraId="7707200C" w14:textId="77777777" w:rsidR="004D0687" w:rsidRPr="004D0687" w:rsidRDefault="004D0687" w:rsidP="004D0687"/>
    <w:p w14:paraId="23CD1D84" w14:textId="50C1DF8B" w:rsidR="004A6F59" w:rsidRPr="00C66CDF" w:rsidRDefault="004A6F59" w:rsidP="004A6F59">
      <w:pPr>
        <w:pStyle w:val="Heading4"/>
      </w:pPr>
      <w:bookmarkStart w:id="149" w:name="_Toc171058888"/>
      <w:r w:rsidRPr="00C66CDF">
        <w:t>Post-processing module</w:t>
      </w:r>
      <w:bookmarkEnd w:id="149"/>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w:t>
      </w:r>
      <w:proofErr w:type="spellStart"/>
      <w:r w:rsidRPr="0039325B">
        <w:t>im_end</w:t>
      </w:r>
      <w:proofErr w:type="spellEnd"/>
      <w:r w:rsidRPr="0039325B">
        <w:t>&gt;\n&lt;|</w:t>
      </w:r>
      <w:proofErr w:type="spellStart"/>
      <w:r w:rsidRPr="0039325B">
        <w:t>endoftext</w:t>
      </w:r>
      <w:proofErr w:type="spellEnd"/>
      <w:r w:rsidRPr="0039325B">
        <w: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w:t>
      </w:r>
      <w:proofErr w:type="spellStart"/>
      <w:r w:rsidRPr="00076E6D">
        <w:t>im_end</w:t>
      </w:r>
      <w:proofErr w:type="spellEnd"/>
      <w:r w:rsidRPr="00076E6D">
        <w:t>&gt;\n&lt;|</w:t>
      </w:r>
      <w:proofErr w:type="spellStart"/>
      <w:r w:rsidRPr="00076E6D">
        <w:t>endoftext</w:t>
      </w:r>
      <w:proofErr w:type="spellEnd"/>
      <w:r w:rsidRPr="00076E6D">
        <w:t>|&gt;”.</w:t>
      </w:r>
    </w:p>
    <w:p w14:paraId="38A9B130" w14:textId="477EBA46" w:rsidR="004A6F59" w:rsidRPr="00C66CDF" w:rsidRDefault="004A6F59" w:rsidP="004A6F59">
      <w:pPr>
        <w:pStyle w:val="Heading4"/>
      </w:pPr>
      <w:bookmarkStart w:id="150" w:name="_Toc171058889"/>
      <w:r w:rsidRPr="00C66CDF">
        <w:t>Wrapper module</w:t>
      </w:r>
      <w:bookmarkEnd w:id="150"/>
    </w:p>
    <w:p w14:paraId="17A7DE32" w14:textId="77777777" w:rsidR="00B743EE" w:rsidRPr="00C66CDF" w:rsidRDefault="00B743EE" w:rsidP="00B743EE">
      <w:pPr>
        <w:spacing w:line="360" w:lineRule="auto"/>
      </w:pPr>
    </w:p>
    <w:p w14:paraId="78CC0639" w14:textId="79A7BD4B"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9B474A" w:rsidRPr="00C66CDF">
        <w:t xml:space="preserve">Figure </w:t>
      </w:r>
      <w:r w:rsidR="009B474A">
        <w:rPr>
          <w:noProof/>
        </w:rPr>
        <w:t>3</w:t>
      </w:r>
      <w:r w:rsidR="009B474A">
        <w:noBreakHyphen/>
      </w:r>
      <w:r w:rsidR="009B474A">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5FBF26BD" w:rsidR="00B51A30" w:rsidRPr="00C66CDF" w:rsidRDefault="00851289" w:rsidP="006B1FFF">
      <w:pPr>
        <w:pStyle w:val="Caption"/>
      </w:pPr>
      <w:bookmarkStart w:id="151" w:name="_Ref170904671"/>
      <w:bookmarkStart w:id="152" w:name="_Toc169634973"/>
      <w:bookmarkStart w:id="153" w:name="_Toc171058924"/>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6</w:t>
      </w:r>
      <w:r w:rsidR="00DE024E">
        <w:fldChar w:fldCharType="end"/>
      </w:r>
      <w:bookmarkEnd w:id="151"/>
      <w:r w:rsidRPr="00C66CDF">
        <w:t xml:space="preserve"> </w:t>
      </w:r>
      <w:r w:rsidR="001653C4" w:rsidRPr="00C66CDF">
        <w:t>–</w:t>
      </w:r>
      <w:r w:rsidRPr="00C66CDF">
        <w:t xml:space="preserve"> </w:t>
      </w:r>
      <w:r w:rsidR="001653C4" w:rsidRPr="00C66CDF">
        <w:t>The application’s activity diagram</w:t>
      </w:r>
      <w:bookmarkEnd w:id="152"/>
      <w:bookmarkEnd w:id="153"/>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54" w:name="_Toc171058890"/>
      <w:r w:rsidRPr="00C66CDF">
        <w:lastRenderedPageBreak/>
        <w:t>Utilizing Extractive summarization methods in Pre-processing</w:t>
      </w:r>
      <w:bookmarkEnd w:id="154"/>
    </w:p>
    <w:p w14:paraId="714C50F3" w14:textId="77777777" w:rsidR="00982E2A" w:rsidRDefault="00982E2A" w:rsidP="00982E2A"/>
    <w:p w14:paraId="14770C7A" w14:textId="0257DF17" w:rsidR="00864D76" w:rsidRDefault="0080081A" w:rsidP="0080081A">
      <w:pPr>
        <w:pStyle w:val="Heading3"/>
      </w:pPr>
      <w:bookmarkStart w:id="155" w:name="_Toc171058891"/>
      <w:r>
        <w:t>Overview</w:t>
      </w:r>
      <w:bookmarkEnd w:id="155"/>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56" w:name="_Toc171058892"/>
      <w:r>
        <w:t>Detailed Description</w:t>
      </w:r>
      <w:bookmarkEnd w:id="156"/>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7B849DE0"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9B474A">
        <w:t xml:space="preserve">Figure </w:t>
      </w:r>
      <w:r w:rsidR="009B474A">
        <w:rPr>
          <w:noProof/>
        </w:rPr>
        <w:t>3</w:t>
      </w:r>
      <w:r w:rsidR="009B474A">
        <w:noBreakHyphen/>
      </w:r>
      <w:r w:rsidR="009B474A">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9B474A" w:rsidRPr="00C66CDF">
        <w:t xml:space="preserve">Figure </w:t>
      </w:r>
      <w:r w:rsidR="009B474A">
        <w:rPr>
          <w:noProof/>
        </w:rPr>
        <w:t>3</w:t>
      </w:r>
      <w:r w:rsidR="009B474A">
        <w:noBreakHyphen/>
      </w:r>
      <w:r w:rsidR="009B474A">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9B474A">
        <w:t xml:space="preserve">Figure </w:t>
      </w:r>
      <w:r w:rsidR="009B474A">
        <w:rPr>
          <w:noProof/>
        </w:rPr>
        <w:t>3</w:t>
      </w:r>
      <w:r w:rsidR="009B474A">
        <w:noBreakHyphen/>
      </w:r>
      <w:r w:rsidR="009B474A">
        <w:rPr>
          <w:noProof/>
        </w:rPr>
        <w:t>7</w:t>
      </w:r>
      <w:r w:rsidR="005C3846">
        <w:fldChar w:fldCharType="end"/>
      </w:r>
      <w:r w:rsidR="0080081A">
        <w:fldChar w:fldCharType="begin"/>
      </w:r>
      <w:r w:rsidR="0080081A">
        <w:instrText xml:space="preserve"> REF _Ref170942428 \h </w:instrText>
      </w:r>
      <w:r w:rsidR="0080081A">
        <w:fldChar w:fldCharType="separate"/>
      </w:r>
      <w:r w:rsidR="009B474A">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39E16F8B" w:rsidR="0005625F" w:rsidRPr="00C66CDF" w:rsidRDefault="00DE024E" w:rsidP="00DE024E">
      <w:pPr>
        <w:pStyle w:val="Caption"/>
      </w:pPr>
      <w:bookmarkStart w:id="157" w:name="_Ref170944099"/>
      <w:bookmarkStart w:id="158" w:name="_Toc169634974"/>
      <w:bookmarkStart w:id="159" w:name="_Toc171058925"/>
      <w:r>
        <w:t xml:space="preserve">Figure </w:t>
      </w:r>
      <w:r>
        <w:fldChar w:fldCharType="begin"/>
      </w:r>
      <w:r>
        <w:instrText xml:space="preserve"> STYLEREF 1 \s </w:instrText>
      </w:r>
      <w:r>
        <w:fldChar w:fldCharType="separate"/>
      </w:r>
      <w:r w:rsidR="009B474A">
        <w:rPr>
          <w:noProof/>
        </w:rPr>
        <w:t>3</w:t>
      </w:r>
      <w:r>
        <w:fldChar w:fldCharType="end"/>
      </w:r>
      <w:r>
        <w:noBreakHyphen/>
      </w:r>
      <w:r>
        <w:fldChar w:fldCharType="begin"/>
      </w:r>
      <w:r>
        <w:instrText xml:space="preserve"> SEQ Figure \* ARABIC \s 1 </w:instrText>
      </w:r>
      <w:r>
        <w:fldChar w:fldCharType="separate"/>
      </w:r>
      <w:r w:rsidR="009B474A">
        <w:rPr>
          <w:noProof/>
        </w:rPr>
        <w:t>7</w:t>
      </w:r>
      <w:r>
        <w:fldChar w:fldCharType="end"/>
      </w:r>
      <w:bookmarkEnd w:id="157"/>
      <w:r w:rsidR="0005625F">
        <w:t xml:space="preserve">- </w:t>
      </w:r>
      <w:r w:rsidR="0005625F" w:rsidRPr="00C66CDF">
        <w:t>Proposed pre-processing module diagram</w:t>
      </w:r>
      <w:bookmarkEnd w:id="158"/>
      <w:bookmarkEnd w:id="159"/>
      <w:r w:rsidR="0005625F" w:rsidRPr="00C66CDF">
        <w:t xml:space="preserve"> </w:t>
      </w:r>
    </w:p>
    <w:p w14:paraId="67DFB4EF" w14:textId="77777777" w:rsidR="00D42B3E" w:rsidRDefault="00D42B3E" w:rsidP="00864D76">
      <w:pPr>
        <w:spacing w:line="360" w:lineRule="auto"/>
      </w:pPr>
    </w:p>
    <w:p w14:paraId="76DD17C1" w14:textId="65F7FFDD"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9B474A">
        <w:t xml:space="preserve">Figure </w:t>
      </w:r>
      <w:r w:rsidR="009B474A">
        <w:rPr>
          <w:noProof/>
        </w:rPr>
        <w:t>3</w:t>
      </w:r>
      <w:r w:rsidR="009B474A">
        <w:noBreakHyphen/>
      </w:r>
      <w:r w:rsidR="009B474A">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9B474A" w:rsidRPr="00C66CDF">
        <w:t xml:space="preserve">Figure </w:t>
      </w:r>
      <w:r w:rsidR="009B474A">
        <w:rPr>
          <w:noProof/>
        </w:rPr>
        <w:t>3</w:t>
      </w:r>
      <w:r w:rsidR="009B474A">
        <w:noBreakHyphen/>
      </w:r>
      <w:r w:rsidR="009B474A">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0F4E449" w:rsidR="00D42B3E" w:rsidRPr="00C66CDF" w:rsidRDefault="00D42B3E" w:rsidP="00D42B3E">
      <w:pPr>
        <w:pStyle w:val="Caption"/>
      </w:pPr>
      <w:bookmarkStart w:id="160" w:name="_Ref170908281"/>
      <w:bookmarkStart w:id="161" w:name="_Toc171058926"/>
      <w:r>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8</w:t>
      </w:r>
      <w:r w:rsidR="00DE024E">
        <w:fldChar w:fldCharType="end"/>
      </w:r>
      <w:bookmarkEnd w:id="160"/>
      <w:r>
        <w:t xml:space="preserve"> – Pre-processing data processing</w:t>
      </w:r>
      <w:bookmarkEnd w:id="161"/>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62" w:name="_Toc171058893"/>
      <w:r>
        <w:lastRenderedPageBreak/>
        <w:t>Rationale</w:t>
      </w:r>
      <w:bookmarkEnd w:id="162"/>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 xml:space="preserve">As such, the second method, which is to allow users to host their own application node, is more preferable. This requires the system to somehow be able to optimize the time of </w:t>
      </w:r>
      <w:proofErr w:type="gramStart"/>
      <w:r w:rsidRPr="00751F91">
        <w:t>inference,</w:t>
      </w:r>
      <w:proofErr w:type="gramEnd"/>
      <w:r w:rsidRPr="00751F91">
        <w:t xml:space="preserv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63" w:name="_Toc171058894"/>
      <w:r w:rsidRPr="00C66CDF">
        <w:lastRenderedPageBreak/>
        <w:t>U</w:t>
      </w:r>
      <w:r>
        <w:t>ser interface</w:t>
      </w:r>
      <w:bookmarkEnd w:id="163"/>
    </w:p>
    <w:p w14:paraId="1B643602" w14:textId="77777777" w:rsidR="00DE024E" w:rsidRPr="00322B97" w:rsidRDefault="00DE024E" w:rsidP="00DE024E"/>
    <w:p w14:paraId="6E78AAA3" w14:textId="29458DF9"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9B474A">
        <w:t xml:space="preserve">Figure </w:t>
      </w:r>
      <w:r w:rsidR="009B474A">
        <w:rPr>
          <w:noProof/>
        </w:rPr>
        <w:t>3</w:t>
      </w:r>
      <w:r w:rsidR="009B474A">
        <w:noBreakHyphen/>
      </w:r>
      <w:r w:rsidR="009B474A">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2E4EBB32" w:rsidR="005A3232" w:rsidRPr="00C66CDF" w:rsidRDefault="00DE024E" w:rsidP="00F53ABF">
      <w:pPr>
        <w:pStyle w:val="Caption"/>
      </w:pPr>
      <w:bookmarkStart w:id="164" w:name="_Ref170942103"/>
      <w:bookmarkStart w:id="165" w:name="_Toc171058927"/>
      <w:r>
        <w:t xml:space="preserve">Figure </w:t>
      </w:r>
      <w:r>
        <w:fldChar w:fldCharType="begin"/>
      </w:r>
      <w:r>
        <w:instrText xml:space="preserve"> STYLEREF 1 \s </w:instrText>
      </w:r>
      <w:r>
        <w:fldChar w:fldCharType="separate"/>
      </w:r>
      <w:r w:rsidR="009B474A">
        <w:rPr>
          <w:noProof/>
        </w:rPr>
        <w:t>3</w:t>
      </w:r>
      <w:r>
        <w:fldChar w:fldCharType="end"/>
      </w:r>
      <w:r>
        <w:noBreakHyphen/>
      </w:r>
      <w:r>
        <w:fldChar w:fldCharType="begin"/>
      </w:r>
      <w:r>
        <w:instrText xml:space="preserve"> SEQ Figure \* ARABIC \s 1 </w:instrText>
      </w:r>
      <w:r>
        <w:fldChar w:fldCharType="separate"/>
      </w:r>
      <w:r w:rsidR="009B474A">
        <w:rPr>
          <w:noProof/>
        </w:rPr>
        <w:t>9</w:t>
      </w:r>
      <w:r>
        <w:fldChar w:fldCharType="end"/>
      </w:r>
      <w:bookmarkEnd w:id="164"/>
      <w:r w:rsidRPr="00C66CDF">
        <w:t>– Web user interface</w:t>
      </w:r>
      <w:bookmarkStart w:id="166" w:name="_Toc514144984"/>
      <w:bookmarkEnd w:id="165"/>
      <w:r w:rsidR="005A3232" w:rsidRPr="00C66CDF">
        <w:br w:type="page"/>
      </w:r>
    </w:p>
    <w:p w14:paraId="01164AFB" w14:textId="318366CD" w:rsidR="003E54E9" w:rsidRPr="00C66CDF" w:rsidRDefault="47E71CCB" w:rsidP="006109E7">
      <w:pPr>
        <w:pStyle w:val="Heading1"/>
        <w:spacing w:before="240"/>
        <w:jc w:val="center"/>
      </w:pPr>
      <w:bookmarkStart w:id="167" w:name="_Toc171058895"/>
      <w:r w:rsidRPr="00C66CDF">
        <w:lastRenderedPageBreak/>
        <w:t>IMPLEMENT AND RESULTS</w:t>
      </w:r>
      <w:bookmarkEnd w:id="166"/>
      <w:bookmarkEnd w:id="167"/>
    </w:p>
    <w:p w14:paraId="4F4736C8" w14:textId="77777777" w:rsidR="003E54E9" w:rsidRPr="00C66CDF" w:rsidRDefault="003E54E9" w:rsidP="00F75A2F"/>
    <w:p w14:paraId="7C176977" w14:textId="16919BF9" w:rsidR="00700F6B" w:rsidRPr="00C66CDF" w:rsidRDefault="43B8A491" w:rsidP="00AA5BE9">
      <w:pPr>
        <w:pStyle w:val="Heading2"/>
      </w:pPr>
      <w:bookmarkStart w:id="168" w:name="_Toc171058896"/>
      <w:r w:rsidRPr="00C66CDF">
        <w:t>Overview</w:t>
      </w:r>
      <w:bookmarkEnd w:id="168"/>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69" w:name="_Toc171058897"/>
      <w:r w:rsidRPr="00C66CDF">
        <w:t>Implementation</w:t>
      </w:r>
      <w:bookmarkEnd w:id="169"/>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70" w:name="_Toc171058898"/>
      <w:r w:rsidRPr="00C66CDF">
        <w:t>Document Segmentation</w:t>
      </w:r>
      <w:bookmarkEnd w:id="170"/>
    </w:p>
    <w:p w14:paraId="32942063" w14:textId="77777777" w:rsidR="00F00BE9" w:rsidRPr="00C66CDF" w:rsidRDefault="00F00BE9" w:rsidP="00F00BE9"/>
    <w:p w14:paraId="774E19EB" w14:textId="461B5764"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9B474A" w:rsidRPr="00C66CDF">
        <w:t xml:space="preserve">Figure </w:t>
      </w:r>
      <w:r w:rsidR="009B474A">
        <w:rPr>
          <w:noProof/>
        </w:rPr>
        <w:t>4</w:t>
      </w:r>
      <w:r w:rsidR="009B474A">
        <w:noBreakHyphen/>
      </w:r>
      <w:r w:rsidR="009B474A">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385A4917"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9B474A" w:rsidRPr="00C66CDF">
        <w:t xml:space="preserve">Figure </w:t>
      </w:r>
      <w:r w:rsidR="009B474A">
        <w:rPr>
          <w:noProof/>
        </w:rPr>
        <w:t>4</w:t>
      </w:r>
      <w:r w:rsidR="009B474A">
        <w:noBreakHyphen/>
      </w:r>
      <w:r w:rsidR="009B474A">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7D7AFE71" w:rsidR="000E6F3E" w:rsidRPr="00C66CDF" w:rsidRDefault="00FF5B91" w:rsidP="000E6F3E">
      <w:pPr>
        <w:pStyle w:val="Caption"/>
      </w:pPr>
      <w:bookmarkStart w:id="171" w:name="_Ref170904879"/>
      <w:bookmarkStart w:id="172" w:name="_Toc169634975"/>
      <w:bookmarkStart w:id="173" w:name="_Toc171058928"/>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171"/>
      <w:r w:rsidRPr="00C66CDF">
        <w:t xml:space="preserve"> </w:t>
      </w:r>
      <w:r w:rsidR="00DF29D5" w:rsidRPr="00C66CDF">
        <w:t>– GROBID initialization code snippet</w:t>
      </w:r>
      <w:bookmarkEnd w:id="172"/>
      <w:bookmarkEnd w:id="173"/>
    </w:p>
    <w:p w14:paraId="785FC90E" w14:textId="77777777" w:rsidR="000E6F3E" w:rsidRPr="00C66CDF" w:rsidRDefault="000E6F3E" w:rsidP="000E6F3E"/>
    <w:p w14:paraId="064B253B" w14:textId="77777777" w:rsidR="000E6F3E" w:rsidRPr="00C66CDF" w:rsidRDefault="000E6F3E" w:rsidP="000E6F3E">
      <w:pPr>
        <w:pStyle w:val="Heading3"/>
      </w:pPr>
      <w:bookmarkStart w:id="174" w:name="_Toc171058899"/>
      <w:r w:rsidRPr="00C66CDF">
        <w:t>Text summarization</w:t>
      </w:r>
      <w:bookmarkEnd w:id="174"/>
    </w:p>
    <w:p w14:paraId="0BDFFF22" w14:textId="77777777" w:rsidR="000E6F3E" w:rsidRPr="00C66CDF" w:rsidRDefault="000E6F3E" w:rsidP="000E6F3E"/>
    <w:p w14:paraId="2B4B85C2" w14:textId="7FF6CFF0"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CB1D53F" w:rsidR="00CF510E" w:rsidRPr="00C66CDF" w:rsidRDefault="000977E2" w:rsidP="000977E2">
      <w:pPr>
        <w:pStyle w:val="Caption"/>
      </w:pPr>
      <w:bookmarkStart w:id="175" w:name="_Ref170904894"/>
      <w:bookmarkStart w:id="176" w:name="_Toc169634976"/>
      <w:bookmarkStart w:id="177" w:name="_Toc171058929"/>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75"/>
      <w:r w:rsidRPr="00C66CDF">
        <w:t xml:space="preserve"> – </w:t>
      </w:r>
      <w:r w:rsidR="00C4507E" w:rsidRPr="00C66CDF">
        <w:t>PDF-uploading method</w:t>
      </w:r>
      <w:bookmarkEnd w:id="176"/>
      <w:bookmarkEnd w:id="177"/>
    </w:p>
    <w:p w14:paraId="06812D73" w14:textId="77777777" w:rsidR="008004C7" w:rsidRPr="00C66CDF" w:rsidRDefault="008004C7" w:rsidP="008004C7"/>
    <w:p w14:paraId="6C4ED417" w14:textId="52C90F58" w:rsidR="00095AB0" w:rsidRPr="00C66CDF" w:rsidRDefault="003E7582" w:rsidP="003E7582">
      <w:pPr>
        <w:pStyle w:val="Heading4"/>
      </w:pPr>
      <w:bookmarkStart w:id="178" w:name="_Toc171058900"/>
      <w:r w:rsidRPr="00C66CDF">
        <w:t>LSA</w:t>
      </w:r>
      <w:bookmarkEnd w:id="178"/>
    </w:p>
    <w:p w14:paraId="695349EF" w14:textId="77777777" w:rsidR="001A036E" w:rsidRPr="00C66CDF" w:rsidRDefault="001A036E" w:rsidP="001A036E">
      <w:pPr>
        <w:spacing w:line="360" w:lineRule="auto"/>
        <w:jc w:val="left"/>
      </w:pPr>
      <w:bookmarkStart w:id="179" w:name="_Toc514144991"/>
    </w:p>
    <w:p w14:paraId="1EA1E4BE" w14:textId="28873A4D"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B474A" w:rsidRPr="00C66CDF">
        <w:t xml:space="preserve">Figure </w:t>
      </w:r>
      <w:r w:rsidR="009B474A">
        <w:rPr>
          <w:noProof/>
        </w:rPr>
        <w:t>4</w:t>
      </w:r>
      <w:r w:rsidR="009B474A">
        <w:noBreakHyphen/>
      </w:r>
      <w:r w:rsidR="009B474A">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26E224D2" w:rsidR="009A7818" w:rsidRPr="00C66CDF" w:rsidRDefault="009A7818" w:rsidP="009A7818">
      <w:pPr>
        <w:pStyle w:val="Caption"/>
      </w:pPr>
      <w:bookmarkStart w:id="180" w:name="_Ref170904913"/>
      <w:bookmarkStart w:id="181" w:name="_Toc169634977"/>
      <w:bookmarkStart w:id="182" w:name="_Toc171058930"/>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80"/>
      <w:r w:rsidRPr="00C66CDF">
        <w:t xml:space="preserve"> – LSA Implementation</w:t>
      </w:r>
      <w:bookmarkEnd w:id="181"/>
      <w:bookmarkEnd w:id="182"/>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83" w:name="_Toc171058901"/>
      <w:r w:rsidRPr="00C66CDF">
        <w:t>TextRank</w:t>
      </w:r>
      <w:bookmarkEnd w:id="183"/>
    </w:p>
    <w:p w14:paraId="01C4DE80" w14:textId="77777777" w:rsidR="006F1BED" w:rsidRPr="00C66CDF" w:rsidRDefault="006F1BED" w:rsidP="006F1BED"/>
    <w:p w14:paraId="0DBC7DF9" w14:textId="42A09C6A"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9B474A" w:rsidRPr="00C66CDF">
        <w:t xml:space="preserve">Figure </w:t>
      </w:r>
      <w:r w:rsidR="009B474A">
        <w:rPr>
          <w:noProof/>
        </w:rPr>
        <w:t>4</w:t>
      </w:r>
      <w:r w:rsidR="009B474A">
        <w:noBreakHyphen/>
      </w:r>
      <w:r w:rsidR="009B474A">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566CD582" w:rsidR="0068600D" w:rsidRPr="00C66CDF" w:rsidRDefault="00783B83" w:rsidP="00783B83">
      <w:pPr>
        <w:pStyle w:val="Caption"/>
      </w:pPr>
      <w:bookmarkStart w:id="184" w:name="_Ref170904968"/>
      <w:bookmarkStart w:id="185" w:name="_Toc169634978"/>
      <w:bookmarkStart w:id="186" w:name="_Toc171058931"/>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84"/>
      <w:r w:rsidRPr="00C66CDF">
        <w:t xml:space="preserve"> – TextRank summarization function</w:t>
      </w:r>
      <w:bookmarkEnd w:id="185"/>
      <w:bookmarkEnd w:id="186"/>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87" w:name="_Toc171058902"/>
      <w:r w:rsidRPr="00C66CDF">
        <w:t>Pretrained models</w:t>
      </w:r>
      <w:bookmarkEnd w:id="187"/>
    </w:p>
    <w:p w14:paraId="41B48063" w14:textId="77777777" w:rsidR="003D0F03" w:rsidRPr="00C66CDF" w:rsidRDefault="003D0F03" w:rsidP="003D0F03"/>
    <w:p w14:paraId="6A8C3693" w14:textId="798AC930"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9B474A" w:rsidRPr="00C66CDF">
        <w:t xml:space="preserve">Figure </w:t>
      </w:r>
      <w:r w:rsidR="009B474A">
        <w:rPr>
          <w:noProof/>
        </w:rPr>
        <w:t>4</w:t>
      </w:r>
      <w:r w:rsidR="009B474A">
        <w:noBreakHyphen/>
      </w:r>
      <w:r w:rsidR="009B474A">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21454B" w:rsidR="00B874AA" w:rsidRPr="00C66CDF" w:rsidRDefault="00B874AA" w:rsidP="00B874AA">
      <w:pPr>
        <w:pStyle w:val="Caption"/>
      </w:pPr>
      <w:bookmarkStart w:id="188" w:name="_Ref170904929"/>
      <w:bookmarkStart w:id="189" w:name="_Toc169634979"/>
      <w:bookmarkStart w:id="190" w:name="_Toc171058932"/>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bookmarkEnd w:id="188"/>
      <w:r w:rsidRPr="00C66CDF">
        <w:t xml:space="preserve"> – Model preloading</w:t>
      </w:r>
      <w:bookmarkEnd w:id="189"/>
      <w:bookmarkEnd w:id="190"/>
    </w:p>
    <w:p w14:paraId="072B3B28" w14:textId="197B5012"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9B474A" w:rsidRPr="00C66CDF">
        <w:t xml:space="preserve">Figure </w:t>
      </w:r>
      <w:r w:rsidR="009B474A">
        <w:rPr>
          <w:noProof/>
        </w:rPr>
        <w:t>4</w:t>
      </w:r>
      <w:r w:rsidR="009B474A">
        <w:noBreakHyphen/>
      </w:r>
      <w:r w:rsidR="009B474A">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50E28A79" w:rsidR="00BC5DA3" w:rsidRPr="00C66CDF" w:rsidRDefault="00BC5DA3" w:rsidP="00BC5DA3">
      <w:pPr>
        <w:pStyle w:val="Caption"/>
      </w:pPr>
      <w:bookmarkStart w:id="191" w:name="_Ref170904984"/>
      <w:bookmarkStart w:id="192" w:name="_Toc169634980"/>
      <w:bookmarkStart w:id="193" w:name="_Toc171058933"/>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6</w:t>
      </w:r>
      <w:r w:rsidR="00DE024E">
        <w:fldChar w:fldCharType="end"/>
      </w:r>
      <w:bookmarkEnd w:id="191"/>
      <w:r w:rsidRPr="00C66CDF">
        <w:t xml:space="preserve"> – Model text generation</w:t>
      </w:r>
      <w:bookmarkEnd w:id="192"/>
      <w:bookmarkEnd w:id="193"/>
    </w:p>
    <w:p w14:paraId="202B92E6" w14:textId="77777777" w:rsidR="000E6F3E" w:rsidRPr="00C66CDF" w:rsidRDefault="000E6F3E" w:rsidP="000E6F3E"/>
    <w:p w14:paraId="1B694CFD" w14:textId="6BF2710F" w:rsidR="00455021" w:rsidRPr="00C66CDF" w:rsidRDefault="00EC6C84" w:rsidP="00EC6C84">
      <w:pPr>
        <w:pStyle w:val="Heading2"/>
      </w:pPr>
      <w:bookmarkStart w:id="194" w:name="_Toc171058903"/>
      <w:r w:rsidRPr="00C66CDF">
        <w:t>Results</w:t>
      </w:r>
      <w:bookmarkEnd w:id="194"/>
    </w:p>
    <w:p w14:paraId="3FD47FCC" w14:textId="77777777" w:rsidR="00EC6C84" w:rsidRPr="00C66CDF" w:rsidRDefault="00EC6C84" w:rsidP="00EC6C84"/>
    <w:p w14:paraId="597C5C12" w14:textId="6EAFE39E"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9B474A" w:rsidRPr="00C66CDF">
        <w:t xml:space="preserve">Figure </w:t>
      </w:r>
      <w:r w:rsidR="009B474A">
        <w:rPr>
          <w:noProof/>
        </w:rPr>
        <w:t>4</w:t>
      </w:r>
      <w:r w:rsidR="009B474A">
        <w:noBreakHyphen/>
      </w:r>
      <w:r w:rsidR="009B474A">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9B474A" w:rsidRPr="00C66CDF">
        <w:t xml:space="preserve">Figure </w:t>
      </w:r>
      <w:r w:rsidR="009B474A">
        <w:rPr>
          <w:noProof/>
        </w:rPr>
        <w:t>4</w:t>
      </w:r>
      <w:r w:rsidR="009B474A">
        <w:noBreakHyphen/>
      </w:r>
      <w:r w:rsidR="009B474A">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9B474A" w:rsidRPr="00C66CDF">
        <w:t xml:space="preserve">Figure </w:t>
      </w:r>
      <w:r w:rsidR="009B474A">
        <w:rPr>
          <w:noProof/>
        </w:rPr>
        <w:t>4</w:t>
      </w:r>
      <w:r w:rsidR="009B474A">
        <w:noBreakHyphen/>
      </w:r>
      <w:r w:rsidR="009B474A">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16"/>
          <w:szCs w:val="16"/>
        </w:rPr>
        <w:t>labour</w:t>
      </w:r>
      <w:proofErr w:type="spellEnd"/>
      <w:r w:rsidRPr="00C66CDF">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C66CDF">
        <w:rPr>
          <w:rFonts w:ascii="Courier New" w:eastAsia="Times New Roman" w:hAnsi="Courier New" w:cs="Courier New"/>
          <w:color w:val="448C27"/>
          <w:sz w:val="16"/>
          <w:szCs w:val="16"/>
        </w:rPr>
        <w:t>The evidence</w:t>
      </w:r>
      <w:proofErr w:type="gramEnd"/>
      <w:r w:rsidRPr="00C66CDF">
        <w:rPr>
          <w:rFonts w:ascii="Courier New" w:eastAsia="Times New Roman" w:hAnsi="Courier New" w:cs="Courier New"/>
          <w:color w:val="448C27"/>
          <w:sz w:val="16"/>
          <w:szCs w:val="16"/>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16"/>
          <w:szCs w:val="16"/>
        </w:rPr>
        <w:t>programmes</w:t>
      </w:r>
      <w:proofErr w:type="spellEnd"/>
      <w:r w:rsidRPr="00C66CDF">
        <w:rPr>
          <w:rFonts w:ascii="Courier New" w:eastAsia="Times New Roman" w:hAnsi="Courier New" w:cs="Courier New"/>
          <w:color w:val="448C27"/>
          <w:sz w:val="16"/>
          <w:szCs w:val="16"/>
        </w:rPr>
        <w:t xml:space="preserve"> and </w:t>
      </w:r>
      <w:proofErr w:type="spellStart"/>
      <w:proofErr w:type="gramStart"/>
      <w:r w:rsidRPr="00C66CDF">
        <w:rPr>
          <w:rFonts w:ascii="Courier New" w:eastAsia="Times New Roman" w:hAnsi="Courier New" w:cs="Courier New"/>
          <w:color w:val="448C27"/>
          <w:sz w:val="16"/>
          <w:szCs w:val="16"/>
        </w:rPr>
        <w:t>policies.It</w:t>
      </w:r>
      <w:proofErr w:type="spellEnd"/>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4B469102" w:rsidR="00A3768A" w:rsidRPr="00C66CDF" w:rsidRDefault="006A64E5" w:rsidP="001513DE">
      <w:pPr>
        <w:pStyle w:val="Caption"/>
      </w:pPr>
      <w:bookmarkStart w:id="195" w:name="_Ref170905007"/>
      <w:bookmarkStart w:id="196" w:name="_Toc169634981"/>
      <w:bookmarkStart w:id="197" w:name="_Toc171058934"/>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7</w:t>
      </w:r>
      <w:r w:rsidR="00DE024E">
        <w:fldChar w:fldCharType="end"/>
      </w:r>
      <w:bookmarkEnd w:id="195"/>
      <w:r w:rsidRPr="00C66CDF">
        <w:t xml:space="preserve"> – Segmentation result</w:t>
      </w:r>
      <w:bookmarkEnd w:id="196"/>
      <w:bookmarkEnd w:id="197"/>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48A7352D" w:rsidR="00F623C1" w:rsidRPr="00C66CDF" w:rsidRDefault="00F623C1" w:rsidP="00F623C1">
      <w:pPr>
        <w:pStyle w:val="Caption"/>
      </w:pPr>
      <w:bookmarkStart w:id="198" w:name="_Ref170905018"/>
      <w:bookmarkStart w:id="199" w:name="_Toc169634982"/>
      <w:bookmarkStart w:id="200" w:name="_Toc171058935"/>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8</w:t>
      </w:r>
      <w:r w:rsidR="00DE024E">
        <w:fldChar w:fldCharType="end"/>
      </w:r>
      <w:bookmarkEnd w:id="198"/>
      <w:r w:rsidRPr="00C66CDF">
        <w:t xml:space="preserve"> – TextRank summarization result</w:t>
      </w:r>
      <w:bookmarkEnd w:id="199"/>
      <w:bookmarkEnd w:id="200"/>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lastRenderedPageBreak/>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3AB84634" w:rsidR="000D2CC7" w:rsidRPr="00C66CDF" w:rsidRDefault="000D2CC7" w:rsidP="000D2CC7">
      <w:pPr>
        <w:pStyle w:val="Caption"/>
      </w:pPr>
      <w:bookmarkStart w:id="201" w:name="_Ref170905032"/>
      <w:bookmarkStart w:id="202" w:name="_Toc169634983"/>
      <w:bookmarkStart w:id="203" w:name="_Toc171058936"/>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9</w:t>
      </w:r>
      <w:r w:rsidR="00DE024E">
        <w:fldChar w:fldCharType="end"/>
      </w:r>
      <w:bookmarkEnd w:id="201"/>
      <w:r w:rsidRPr="00C66CDF">
        <w:t xml:space="preserve"> – LSA summarization result</w:t>
      </w:r>
      <w:bookmarkEnd w:id="202"/>
      <w:bookmarkEnd w:id="203"/>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04" w:name="_Toc171058904"/>
      <w:r w:rsidRPr="00C66CDF">
        <w:lastRenderedPageBreak/>
        <w:t>DISCUSSION AND EVALUATION</w:t>
      </w:r>
      <w:bookmarkEnd w:id="179"/>
      <w:bookmarkEnd w:id="204"/>
    </w:p>
    <w:p w14:paraId="436591DE" w14:textId="77777777" w:rsidR="00BE60FE" w:rsidRPr="00C66CDF" w:rsidRDefault="00BE60FE" w:rsidP="00BE60FE"/>
    <w:p w14:paraId="79A69695" w14:textId="77777777" w:rsidR="00BE60FE" w:rsidRPr="00C66CDF" w:rsidRDefault="00107E95" w:rsidP="00BE60FE">
      <w:pPr>
        <w:pStyle w:val="Heading2"/>
      </w:pPr>
      <w:bookmarkStart w:id="205" w:name="_Toc171058905"/>
      <w:r w:rsidRPr="00C66CDF">
        <w:t>Evaluation</w:t>
      </w:r>
      <w:bookmarkEnd w:id="205"/>
    </w:p>
    <w:p w14:paraId="193E7581" w14:textId="77777777" w:rsidR="000B7DB8" w:rsidRPr="00C66CDF" w:rsidRDefault="000B7DB8" w:rsidP="000B7DB8"/>
    <w:p w14:paraId="73685CF8" w14:textId="3A2ED182"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proofErr w:type="gramStart"/>
      <w:r w:rsidR="00D500C3" w:rsidRPr="00C66CDF">
        <w:t>an</w:t>
      </w:r>
      <w:proofErr w:type="gramEnd"/>
      <w:r w:rsidR="00D500C3" w:rsidRPr="00C66CDF">
        <w:t xml:space="preserve">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06" w:name="_Toc171058906"/>
      <w:r w:rsidRPr="00C66CDF">
        <w:t>Evaluation methods</w:t>
      </w:r>
      <w:bookmarkEnd w:id="206"/>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65130DCB"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AA3527">
        <w:instrText xml:space="preserve"> ADDIN ZOTERO_ITEM CSL_CITATION {"citationID":"xF26GptF","properties":{"formattedCitation":"[31]","plainCitation":"[31]","noteIndex":0},"citationItems":[{"id":"0sFT2VhV/tP5uxlE1","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415BF9BD" w:rsidR="00FD326B" w:rsidRPr="00C66CDF" w:rsidRDefault="00FD326B" w:rsidP="00FD326B">
      <w:pPr>
        <w:pStyle w:val="Caption"/>
      </w:pPr>
      <w:bookmarkStart w:id="207" w:name="_Ref170905082"/>
      <w:bookmarkStart w:id="208" w:name="_Toc169550605"/>
      <w:bookmarkStart w:id="209" w:name="_Toc17105894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1</w:t>
      </w:r>
      <w:r w:rsidR="00504AB6" w:rsidRPr="00C66CDF">
        <w:fldChar w:fldCharType="end"/>
      </w:r>
      <w:bookmarkEnd w:id="207"/>
      <w:r w:rsidRPr="00C66CDF">
        <w:t xml:space="preserve"> – Precision equation</w:t>
      </w:r>
      <w:bookmarkEnd w:id="208"/>
      <w:bookmarkEnd w:id="209"/>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189C437D" w:rsidR="00466A4E" w:rsidRPr="00C66CDF" w:rsidRDefault="00FD326B" w:rsidP="00FD326B">
      <w:pPr>
        <w:pStyle w:val="Caption"/>
      </w:pPr>
      <w:bookmarkStart w:id="210" w:name="_Ref170905093"/>
      <w:bookmarkStart w:id="211" w:name="_Toc169550606"/>
      <w:bookmarkStart w:id="212" w:name="_Toc171058941"/>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2</w:t>
      </w:r>
      <w:r w:rsidR="00504AB6" w:rsidRPr="00C66CDF">
        <w:fldChar w:fldCharType="end"/>
      </w:r>
      <w:bookmarkEnd w:id="210"/>
      <w:r w:rsidRPr="00C66CDF">
        <w:t xml:space="preserve"> – Recall equation</w:t>
      </w:r>
      <w:bookmarkEnd w:id="211"/>
      <w:bookmarkEnd w:id="212"/>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51E446CC" w:rsidR="00B90A38" w:rsidRPr="00C66CDF" w:rsidRDefault="00B90A38" w:rsidP="00B90A38">
      <w:pPr>
        <w:pStyle w:val="Caption"/>
      </w:pPr>
      <w:bookmarkStart w:id="213" w:name="_Ref170905103"/>
      <w:bookmarkStart w:id="214" w:name="_Toc169550607"/>
      <w:bookmarkStart w:id="215" w:name="_Toc171058942"/>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3</w:t>
      </w:r>
      <w:r w:rsidR="00504AB6" w:rsidRPr="00C66CDF">
        <w:fldChar w:fldCharType="end"/>
      </w:r>
      <w:bookmarkEnd w:id="213"/>
      <w:r w:rsidRPr="00C66CDF">
        <w:t xml:space="preserve"> – F-Measure equation</w:t>
      </w:r>
      <w:bookmarkEnd w:id="214"/>
      <w:bookmarkEnd w:id="215"/>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16" w:name="_Toc171058907"/>
      <w:r w:rsidRPr="00C66CDF">
        <w:lastRenderedPageBreak/>
        <w:t>Dataset</w:t>
      </w:r>
      <w:bookmarkEnd w:id="216"/>
    </w:p>
    <w:p w14:paraId="6B864F41" w14:textId="77777777" w:rsidR="00045909" w:rsidRPr="00C66CDF" w:rsidRDefault="00045909" w:rsidP="00F05048">
      <w:pPr>
        <w:spacing w:line="360" w:lineRule="auto"/>
        <w:jc w:val="left"/>
      </w:pPr>
    </w:p>
    <w:p w14:paraId="32248B66" w14:textId="670EA830" w:rsidR="002F5252" w:rsidRPr="00C66CDF"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Among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w:t>
      </w:r>
      <w:proofErr w:type="spellStart"/>
      <w:r w:rsidRPr="00C66CDF">
        <w:t>Deienno</w:t>
      </w:r>
      <w:proofErr w:type="spellEnd"/>
      <w:r w:rsidRPr="00C66CDF">
        <w:t xml:space="preserve">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w:t>
      </w:r>
      <w:proofErr w:type="spellStart"/>
      <w:r w:rsidRPr="00C66CDF">
        <w:t>Elokda</w:t>
      </w:r>
      <w:proofErr w:type="spellEnd"/>
      <w:r w:rsidRPr="00C66CDF">
        <w:t xml:space="preserve">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proofErr w:type="spellStart"/>
      <w:r w:rsidRPr="00C66CDF">
        <w:t>GreedLlama</w:t>
      </w:r>
      <w:proofErr w:type="spellEnd"/>
      <w:r w:rsidRPr="00C66CDF">
        <w:t xml:space="preserve">: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17" w:name="_Toc171058908"/>
      <w:r w:rsidRPr="00C66CDF">
        <w:t xml:space="preserve">Evaluation results and </w:t>
      </w:r>
      <w:r w:rsidR="009B1521" w:rsidRPr="00C66CDF">
        <w:t>Environment Settings</w:t>
      </w:r>
      <w:bookmarkEnd w:id="217"/>
    </w:p>
    <w:p w14:paraId="60C6BB3D" w14:textId="77777777" w:rsidR="00BC24E4" w:rsidRPr="00C66CDF" w:rsidRDefault="00BC24E4" w:rsidP="00BC24E4"/>
    <w:p w14:paraId="24B06714" w14:textId="1A92EA91"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B474A" w:rsidRPr="00C66CDF">
        <w:t xml:space="preserve">Table </w:t>
      </w:r>
      <w:r w:rsidR="009B474A">
        <w:rPr>
          <w:noProof/>
        </w:rPr>
        <w:t>5</w:t>
      </w:r>
      <w:r w:rsidR="009B474A" w:rsidRPr="00C66CDF">
        <w:noBreakHyphen/>
      </w:r>
      <w:r w:rsidR="009B474A">
        <w:rPr>
          <w:noProof/>
        </w:rPr>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A3A71">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A3A71">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623ACE47" w:rsidR="00891A73" w:rsidRDefault="00AC4049" w:rsidP="007A5E31">
      <w:pPr>
        <w:pStyle w:val="Caption"/>
      </w:pPr>
      <w:bookmarkStart w:id="218" w:name="_Ref170905135"/>
      <w:bookmarkStart w:id="219" w:name="_Toc169561514"/>
      <w:bookmarkStart w:id="220" w:name="_Toc171058938"/>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9B474A">
        <w:rPr>
          <w:noProof/>
        </w:rPr>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9B474A">
        <w:rPr>
          <w:noProof/>
        </w:rPr>
        <w:t>1</w:t>
      </w:r>
      <w:r w:rsidR="006732BF" w:rsidRPr="00C66CDF">
        <w:fldChar w:fldCharType="end"/>
      </w:r>
      <w:bookmarkEnd w:id="218"/>
      <w:r w:rsidRPr="00C66CDF">
        <w:t xml:space="preserve"> - ROUGE-1, ROUGE-2, and ROUGE-L </w:t>
      </w:r>
      <w:r w:rsidR="00820A9B">
        <w:t xml:space="preserve">evaluation </w:t>
      </w:r>
      <w:r w:rsidRPr="00C66CDF">
        <w:t>n results.</w:t>
      </w:r>
      <w:bookmarkEnd w:id="219"/>
      <w:bookmarkEnd w:id="220"/>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3D64E41A" w:rsidR="00C81204" w:rsidRPr="00C66CDF" w:rsidRDefault="006732BF" w:rsidP="00F61B51">
      <w:pPr>
        <w:spacing w:line="360" w:lineRule="auto"/>
      </w:pPr>
      <w:r w:rsidRPr="00C66CDF">
        <w:lastRenderedPageBreak/>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9B474A" w:rsidRPr="00C66CDF">
        <w:t xml:space="preserve">Table </w:t>
      </w:r>
      <w:r w:rsidR="009B474A">
        <w:rPr>
          <w:noProof/>
        </w:rPr>
        <w:t>5</w:t>
      </w:r>
      <w:r w:rsidR="009B474A" w:rsidRPr="00C66CDF">
        <w:noBreakHyphen/>
      </w:r>
      <w:r w:rsidR="009B474A">
        <w:rPr>
          <w:noProof/>
        </w:rPr>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389090A1" w:rsidR="00E71C19" w:rsidRDefault="006732BF" w:rsidP="006732BF">
      <w:pPr>
        <w:pStyle w:val="Caption"/>
      </w:pPr>
      <w:bookmarkStart w:id="221" w:name="_Ref170905158"/>
      <w:bookmarkStart w:id="222" w:name="_Toc169561515"/>
      <w:bookmarkStart w:id="223" w:name="_Toc171058939"/>
      <w:r w:rsidRPr="00C66CDF">
        <w:t xml:space="preserve">Table </w:t>
      </w:r>
      <w:r w:rsidRPr="00C66CDF">
        <w:fldChar w:fldCharType="begin"/>
      </w:r>
      <w:r w:rsidRPr="00C66CDF">
        <w:instrText xml:space="preserve"> STYLEREF 1 \s </w:instrText>
      </w:r>
      <w:r w:rsidRPr="00C66CDF">
        <w:fldChar w:fldCharType="separate"/>
      </w:r>
      <w:r w:rsidR="009B474A">
        <w:rPr>
          <w:noProof/>
        </w:rPr>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9B474A">
        <w:rPr>
          <w:noProof/>
        </w:rPr>
        <w:t>2</w:t>
      </w:r>
      <w:r w:rsidRPr="00C66CDF">
        <w:fldChar w:fldCharType="end"/>
      </w:r>
      <w:bookmarkEnd w:id="221"/>
      <w:r w:rsidRPr="00C66CDF">
        <w:t xml:space="preserve"> – Summarization time </w:t>
      </w:r>
      <w:r w:rsidR="00CB2F5C" w:rsidRPr="00C66CDF">
        <w:t xml:space="preserve">(in second) </w:t>
      </w:r>
      <w:r w:rsidRPr="00C66CDF">
        <w:t>of each combination</w:t>
      </w:r>
      <w:bookmarkStart w:id="224" w:name="_Toc514144996"/>
      <w:bookmarkEnd w:id="222"/>
      <w:bookmarkEnd w:id="223"/>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w:t>
      </w:r>
      <w:r w:rsidRPr="00AB4588">
        <w:lastRenderedPageBreak/>
        <w:t xml:space="preserve">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25" w:name="_Toc171058909"/>
      <w:r w:rsidRPr="00C66CDF">
        <w:lastRenderedPageBreak/>
        <w:t>CONCLUSION AND FUTURE WORK</w:t>
      </w:r>
      <w:bookmarkEnd w:id="224"/>
      <w:bookmarkEnd w:id="225"/>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26" w:name="_Toc171058910"/>
      <w:r w:rsidRPr="00C66CDF">
        <w:t>Conclusion</w:t>
      </w:r>
      <w:bookmarkEnd w:id="226"/>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27" w:name="_Toc171058911"/>
      <w:r w:rsidRPr="00C66CDF">
        <w:t>Future work</w:t>
      </w:r>
      <w:bookmarkEnd w:id="227"/>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rsidP="00E931F0">
      <w:pPr>
        <w:pStyle w:val="ListParagraph"/>
        <w:numPr>
          <w:ilvl w:val="0"/>
          <w:numId w:val="41"/>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rsidP="00143D10">
      <w:pPr>
        <w:pStyle w:val="ListParagraph"/>
        <w:numPr>
          <w:ilvl w:val="0"/>
          <w:numId w:val="41"/>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rsidP="00D875E5">
      <w:pPr>
        <w:pStyle w:val="ListParagraph"/>
        <w:numPr>
          <w:ilvl w:val="0"/>
          <w:numId w:val="49"/>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rsidP="00D875E5">
      <w:pPr>
        <w:pStyle w:val="ListParagraph"/>
        <w:numPr>
          <w:ilvl w:val="0"/>
          <w:numId w:val="49"/>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28"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29" w:name="_Toc171058912"/>
      <w:r w:rsidRPr="00C66CDF">
        <w:lastRenderedPageBreak/>
        <w:t>REFERENCES</w:t>
      </w:r>
      <w:bookmarkEnd w:id="228"/>
      <w:bookmarkEnd w:id="229"/>
    </w:p>
    <w:p w14:paraId="6750CCDE" w14:textId="77777777" w:rsidR="0020174A" w:rsidRPr="00C66CDF" w:rsidRDefault="0020174A" w:rsidP="00EB6BDD">
      <w:pPr>
        <w:spacing w:before="40" w:after="40" w:line="360" w:lineRule="auto"/>
      </w:pPr>
    </w:p>
    <w:p w14:paraId="06313329" w14:textId="77777777" w:rsidR="00AA3527" w:rsidRPr="00AA3527" w:rsidRDefault="00863DB6" w:rsidP="00EE5778">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AA3527" w:rsidRPr="00AA3527">
        <w:t>[1]</w:t>
      </w:r>
      <w:r w:rsidR="00AA3527" w:rsidRPr="00AA3527">
        <w:tab/>
        <w:t xml:space="preserve">A. Jinha, “Article 50 million: An estimate of the number of scholarly articles in existence,” </w:t>
      </w:r>
      <w:r w:rsidR="00AA3527" w:rsidRPr="00AA3527">
        <w:rPr>
          <w:i/>
          <w:iCs/>
        </w:rPr>
        <w:t>Learn. Publ.</w:t>
      </w:r>
      <w:r w:rsidR="00AA3527" w:rsidRPr="00AA3527">
        <w:t>, vol. 23, pp. 258–263, Jul. 2010, doi: 10.1087/20100308.</w:t>
      </w:r>
    </w:p>
    <w:p w14:paraId="288455C8" w14:textId="77777777" w:rsidR="00AA3527" w:rsidRPr="00AA3527" w:rsidRDefault="00AA3527" w:rsidP="00EE5778">
      <w:pPr>
        <w:pStyle w:val="Bibliography"/>
        <w:spacing w:line="360" w:lineRule="auto"/>
      </w:pPr>
      <w:r w:rsidRPr="00AA3527">
        <w:t>[2]</w:t>
      </w:r>
      <w:r w:rsidRPr="00AA3527">
        <w:tab/>
        <w:t xml:space="preserve">P. Lopez, “GROBID: Combining Automatic Bibliographic Data Recognition and Term Extraction for Scholarship Publications,” in </w:t>
      </w:r>
      <w:r w:rsidRPr="00AA3527">
        <w:rPr>
          <w:i/>
          <w:iCs/>
        </w:rPr>
        <w:t>Research and Advanced Technology for Digital Libraries</w:t>
      </w:r>
      <w:r w:rsidRPr="00AA3527">
        <w:t>, M. Agosti, J. Borbinha, S. Kapidakis, C. Papatheodorou, and G. Tsakonas, Eds., Berlin, Heidelberg: Springer, 2009, pp. 473–474. doi: 10.1007/978-3-642-04346-8_62.</w:t>
      </w:r>
    </w:p>
    <w:p w14:paraId="77DBA1BC" w14:textId="77777777" w:rsidR="00AA3527" w:rsidRPr="00AA3527" w:rsidRDefault="00AA3527" w:rsidP="00EE5778">
      <w:pPr>
        <w:pStyle w:val="Bibliography"/>
        <w:spacing w:line="360" w:lineRule="auto"/>
      </w:pPr>
      <w:r w:rsidRPr="00AA3527">
        <w:t>[3]</w:t>
      </w:r>
      <w:r w:rsidRPr="00AA3527">
        <w:tab/>
        <w:t>“How GROBID works - GROBID Documentation.” Accessed: Jan. 13, 2024. [Online]. Available: https://grobid.readthedocs.io/en/latest/Principles/</w:t>
      </w:r>
    </w:p>
    <w:p w14:paraId="3FD89F76" w14:textId="77777777" w:rsidR="00AA3527" w:rsidRPr="00AA3527" w:rsidRDefault="00AA3527" w:rsidP="00EE5778">
      <w:pPr>
        <w:pStyle w:val="Bibliography"/>
        <w:spacing w:line="360" w:lineRule="auto"/>
      </w:pPr>
      <w:r w:rsidRPr="00AA3527">
        <w:t>[4]</w:t>
      </w:r>
      <w:r w:rsidRPr="00AA3527">
        <w:tab/>
        <w:t xml:space="preserve">D. Jurafsky and J. H. Martin, </w:t>
      </w:r>
      <w:r w:rsidRPr="00AA3527">
        <w:rPr>
          <w:i/>
          <w:iCs/>
        </w:rPr>
        <w:t>Speech and language processing: an introduction to natural language processing, computational linguistics, and speech recognition</w:t>
      </w:r>
      <w:r w:rsidRPr="00AA3527">
        <w:t>. in Prentice Hall series in artificial intelligence. Upper Saddle River, N.J: Prentice Hall, 2000.</w:t>
      </w:r>
    </w:p>
    <w:p w14:paraId="746A3693" w14:textId="77777777" w:rsidR="00AA3527" w:rsidRPr="00AA3527" w:rsidRDefault="00AA3527" w:rsidP="00EE5778">
      <w:pPr>
        <w:pStyle w:val="Bibliography"/>
        <w:spacing w:line="360" w:lineRule="auto"/>
      </w:pPr>
      <w:r w:rsidRPr="00AA3527">
        <w:t>[5]</w:t>
      </w:r>
      <w:r w:rsidRPr="00AA3527">
        <w:tab/>
        <w:t xml:space="preserve">W. S. El-Kassas, C. R. Salama, A. A. Rafea, and H. K. Mohamed, “Automatic text summarization: A comprehensive survey,” </w:t>
      </w:r>
      <w:r w:rsidRPr="00AA3527">
        <w:rPr>
          <w:i/>
          <w:iCs/>
        </w:rPr>
        <w:t>Expert Syst. Appl.</w:t>
      </w:r>
      <w:r w:rsidRPr="00AA3527">
        <w:t>, vol. 165, p. 113679, Mar. 2021, doi: 10.1016/j.eswa.2020.113679.</w:t>
      </w:r>
    </w:p>
    <w:p w14:paraId="29BC94E6" w14:textId="77777777" w:rsidR="00AA3527" w:rsidRPr="00AA3527" w:rsidRDefault="00AA3527" w:rsidP="00EE5778">
      <w:pPr>
        <w:pStyle w:val="Bibliography"/>
        <w:spacing w:line="360" w:lineRule="auto"/>
      </w:pPr>
      <w:r w:rsidRPr="00AA3527">
        <w:t>[6]</w:t>
      </w:r>
      <w:r w:rsidRPr="00AA3527">
        <w:tab/>
        <w:t xml:space="preserve">R. Mihalcea and P. Tarau, “TextRank: Bringing Order into Text,” in </w:t>
      </w:r>
      <w:r w:rsidRPr="00AA3527">
        <w:rPr>
          <w:i/>
          <w:iCs/>
        </w:rPr>
        <w:t>Proceedings of the 2004 Conference on Empirical Methods in Natural Language Processing</w:t>
      </w:r>
      <w:r w:rsidRPr="00AA3527">
        <w:t>, D. Lin and D. Wu, Eds., Barcelona, Spain: Association for Computational Linguistics, Jul. 2004, pp. 404–411. Accessed: Nov. 05, 2023. [Online]. Available: https://aclanthology.org/W04-3252</w:t>
      </w:r>
    </w:p>
    <w:p w14:paraId="42A8F9D2" w14:textId="77777777" w:rsidR="00AA3527" w:rsidRPr="00AA3527" w:rsidRDefault="00AA3527" w:rsidP="00EE5778">
      <w:pPr>
        <w:pStyle w:val="Bibliography"/>
        <w:spacing w:line="360" w:lineRule="auto"/>
      </w:pPr>
      <w:r w:rsidRPr="00AA3527">
        <w:t>[7]</w:t>
      </w:r>
      <w:r w:rsidRPr="00AA3527">
        <w:tab/>
        <w:t xml:space="preserve">P. W. Foltz, “Latent semantic analysis for text-based research,” </w:t>
      </w:r>
      <w:r w:rsidRPr="00AA3527">
        <w:rPr>
          <w:i/>
          <w:iCs/>
        </w:rPr>
        <w:t>Behav. Res. Methods Instrum. Comput.</w:t>
      </w:r>
      <w:r w:rsidRPr="00AA3527">
        <w:t>, vol. 28, no. 2, pp. 197–202, Jun. 1996, doi: 10.3758/BF03204765.</w:t>
      </w:r>
    </w:p>
    <w:p w14:paraId="6784C4F4" w14:textId="77777777" w:rsidR="00AA3527" w:rsidRPr="00AA3527" w:rsidRDefault="00AA3527" w:rsidP="00EE5778">
      <w:pPr>
        <w:pStyle w:val="Bibliography"/>
        <w:spacing w:line="360" w:lineRule="auto"/>
      </w:pPr>
      <w:r w:rsidRPr="00AA3527">
        <w:t>[8]</w:t>
      </w:r>
      <w:r w:rsidRPr="00AA3527">
        <w:tab/>
        <w:t xml:space="preserve">M. Lewis </w:t>
      </w:r>
      <w:r w:rsidRPr="00AA3527">
        <w:rPr>
          <w:i/>
          <w:iCs/>
        </w:rPr>
        <w:t>et al.</w:t>
      </w:r>
      <w:r w:rsidRPr="00AA3527">
        <w:t>, “BART: Denoising Sequence-to-Sequence Pre-training for Natural Language Generation, Translation, and Comprehension.” arXiv, Oct. 29, 2019. doi: 10.48550/arXiv.1910.13461.</w:t>
      </w:r>
    </w:p>
    <w:p w14:paraId="6B84B269" w14:textId="77777777" w:rsidR="00AA3527" w:rsidRPr="00AA3527" w:rsidRDefault="00AA3527" w:rsidP="00EE5778">
      <w:pPr>
        <w:pStyle w:val="Bibliography"/>
        <w:spacing w:line="360" w:lineRule="auto"/>
      </w:pPr>
      <w:r w:rsidRPr="00AA3527">
        <w:t>[9]</w:t>
      </w:r>
      <w:r w:rsidRPr="00AA3527">
        <w:tab/>
        <w:t xml:space="preserve">C. Raffel </w:t>
      </w:r>
      <w:r w:rsidRPr="00AA3527">
        <w:rPr>
          <w:i/>
          <w:iCs/>
        </w:rPr>
        <w:t>et al.</w:t>
      </w:r>
      <w:r w:rsidRPr="00AA3527">
        <w:t>, “Exploring the Limits of Transfer Learning with a Unified Text-to-Text Transformer.” arXiv, Sep. 19, 2023. Accessed: Jun. 08, 2024. [Online]. Available: http://arxiv.org/abs/1910.10683</w:t>
      </w:r>
    </w:p>
    <w:p w14:paraId="5CBD43F4" w14:textId="77777777" w:rsidR="00AA3527" w:rsidRPr="00AA3527" w:rsidRDefault="00AA3527" w:rsidP="00EE5778">
      <w:pPr>
        <w:pStyle w:val="Bibliography"/>
        <w:spacing w:line="360" w:lineRule="auto"/>
      </w:pPr>
      <w:r w:rsidRPr="00AA3527">
        <w:t>[10]</w:t>
      </w:r>
      <w:r w:rsidRPr="00AA3527">
        <w:tab/>
        <w:t xml:space="preserve">F. Zhuang </w:t>
      </w:r>
      <w:r w:rsidRPr="00AA3527">
        <w:rPr>
          <w:i/>
          <w:iCs/>
        </w:rPr>
        <w:t>et al.</w:t>
      </w:r>
      <w:r w:rsidRPr="00AA3527">
        <w:t>, “A Comprehensive Survey on Transfer Learning.” arXiv, Jun. 23, 2020. doi: 10.48550/arXiv.1911.02685.</w:t>
      </w:r>
    </w:p>
    <w:p w14:paraId="63E4D15D" w14:textId="77777777" w:rsidR="00AA3527" w:rsidRPr="00AA3527" w:rsidRDefault="00AA3527" w:rsidP="00EE5778">
      <w:pPr>
        <w:pStyle w:val="Bibliography"/>
        <w:spacing w:line="360" w:lineRule="auto"/>
      </w:pPr>
      <w:r w:rsidRPr="00AA3527">
        <w:t>[11]</w:t>
      </w:r>
      <w:r w:rsidRPr="00AA3527">
        <w:tab/>
        <w:t xml:space="preserve">X. Han </w:t>
      </w:r>
      <w:r w:rsidRPr="00AA3527">
        <w:rPr>
          <w:i/>
          <w:iCs/>
        </w:rPr>
        <w:t>et al.</w:t>
      </w:r>
      <w:r w:rsidRPr="00AA3527">
        <w:t>, “Pre-Trained Models: Past, Present and Future.” arXiv, Aug. 11, 2021. doi: 10.48550/arXiv.2106.07139.</w:t>
      </w:r>
    </w:p>
    <w:p w14:paraId="5C40C1F0" w14:textId="77777777" w:rsidR="00AA3527" w:rsidRPr="00AA3527" w:rsidRDefault="00AA3527" w:rsidP="00EE5778">
      <w:pPr>
        <w:pStyle w:val="Bibliography"/>
        <w:spacing w:line="360" w:lineRule="auto"/>
      </w:pPr>
      <w:r w:rsidRPr="00AA3527">
        <w:t>[12]</w:t>
      </w:r>
      <w:r w:rsidRPr="00AA3527">
        <w:tab/>
        <w:t>“Falconsai/text_summarization · Hugging Face.” Accessed: Jun. 12, 2024. [Online]. Available: https://huggingface.co/Falconsai/text_summarization</w:t>
      </w:r>
    </w:p>
    <w:p w14:paraId="3B5CF645" w14:textId="77777777" w:rsidR="00AA3527" w:rsidRPr="00AA3527" w:rsidRDefault="00AA3527" w:rsidP="00EE5778">
      <w:pPr>
        <w:pStyle w:val="Bibliography"/>
        <w:spacing w:line="360" w:lineRule="auto"/>
      </w:pPr>
      <w:r w:rsidRPr="00AA3527">
        <w:lastRenderedPageBreak/>
        <w:t>[13]</w:t>
      </w:r>
      <w:r w:rsidRPr="00AA3527">
        <w:tab/>
        <w:t>“facebook/bart-large-cnn · Hugging Face.” Accessed: Jun. 12, 2024. [Online]. Available: https://huggingface.co/facebook/bart-large-cnn</w:t>
      </w:r>
    </w:p>
    <w:p w14:paraId="786085FC" w14:textId="77777777" w:rsidR="00AA3527" w:rsidRPr="00AA3527" w:rsidRDefault="00AA3527" w:rsidP="00EE5778">
      <w:pPr>
        <w:pStyle w:val="Bibliography"/>
        <w:spacing w:line="360" w:lineRule="auto"/>
      </w:pPr>
      <w:r w:rsidRPr="00AA3527">
        <w:t>[14]</w:t>
      </w:r>
      <w:r w:rsidRPr="00AA3527">
        <w:tab/>
        <w:t>Stability AI Language Team, “Stable LM 2 1.6B.” Accessed: Jun. 18, 2024. [Online]. Available: https://huggingface.co/stabilityai/stablelm-2-1_6b-chat</w:t>
      </w:r>
    </w:p>
    <w:p w14:paraId="2A011B58" w14:textId="77777777" w:rsidR="00AA3527" w:rsidRPr="00AA3527" w:rsidRDefault="00AA3527" w:rsidP="00EE5778">
      <w:pPr>
        <w:pStyle w:val="Bibliography"/>
        <w:spacing w:line="360" w:lineRule="auto"/>
      </w:pPr>
      <w:r w:rsidRPr="00AA3527">
        <w:t>[15]</w:t>
      </w:r>
      <w:r w:rsidRPr="00AA3527">
        <w:tab/>
        <w:t xml:space="preserve">K. M. Hermann </w:t>
      </w:r>
      <w:r w:rsidRPr="00AA3527">
        <w:rPr>
          <w:i/>
          <w:iCs/>
        </w:rPr>
        <w:t>et al.</w:t>
      </w:r>
      <w:r w:rsidRPr="00AA3527">
        <w:t>, “Teaching Machines to Read and Comprehend.” arXiv, Nov. 19, 2015. doi: 10.48550/arXiv.1506.03340.</w:t>
      </w:r>
    </w:p>
    <w:p w14:paraId="0782D01F" w14:textId="77777777" w:rsidR="00AA3527" w:rsidRPr="00AA3527" w:rsidRDefault="00AA3527" w:rsidP="00EE5778">
      <w:pPr>
        <w:pStyle w:val="Bibliography"/>
        <w:spacing w:line="360" w:lineRule="auto"/>
      </w:pPr>
      <w:r w:rsidRPr="00AA3527">
        <w:t>[16]</w:t>
      </w:r>
      <w:r w:rsidRPr="00AA3527">
        <w:tab/>
        <w:t>A. See, P. J. Liu, and C. D. Manning, “Get To The Point: Summarization with Pointer-Generator Networks.” arXiv, Apr. 25, 2017. doi: 10.48550/arXiv.1704.04368.</w:t>
      </w:r>
    </w:p>
    <w:p w14:paraId="4076DDE0" w14:textId="77777777" w:rsidR="00AA3527" w:rsidRPr="00AA3527" w:rsidRDefault="00AA3527" w:rsidP="00EE5778">
      <w:pPr>
        <w:pStyle w:val="Bibliography"/>
        <w:spacing w:line="360" w:lineRule="auto"/>
      </w:pPr>
      <w:r w:rsidRPr="00AA3527">
        <w:t>[17]</w:t>
      </w:r>
      <w:r w:rsidRPr="00AA3527">
        <w:tab/>
        <w:t xml:space="preserve">V. Karpukhin </w:t>
      </w:r>
      <w:r w:rsidRPr="00AA3527">
        <w:rPr>
          <w:i/>
          <w:iCs/>
        </w:rPr>
        <w:t>et al.</w:t>
      </w:r>
      <w:r w:rsidRPr="00AA3527">
        <w:t>, “Dense Passage Retrieval for Open-Domain Question Answering.” arXiv, Sep. 30, 2020. doi: 10.48550/arXiv.2004.04906.</w:t>
      </w:r>
    </w:p>
    <w:p w14:paraId="2B2A9F16" w14:textId="77777777" w:rsidR="00AA3527" w:rsidRPr="00AA3527" w:rsidRDefault="00AA3527" w:rsidP="00EE5778">
      <w:pPr>
        <w:pStyle w:val="Bibliography"/>
        <w:spacing w:line="360" w:lineRule="auto"/>
      </w:pPr>
      <w:r w:rsidRPr="00AA3527">
        <w:t>[18]</w:t>
      </w:r>
      <w:r w:rsidRPr="00AA3527">
        <w:tab/>
        <w:t xml:space="preserve">N. Ding </w:t>
      </w:r>
      <w:r w:rsidRPr="00AA3527">
        <w:rPr>
          <w:i/>
          <w:iCs/>
        </w:rPr>
        <w:t>et al.</w:t>
      </w:r>
      <w:r w:rsidRPr="00AA3527">
        <w:t>, “Enhancing Chat Language Models by Scaling High-quality Instructional Conversations.” arXiv, May 23, 2023. doi: 10.48550/arXiv.2305.14233.</w:t>
      </w:r>
    </w:p>
    <w:p w14:paraId="1D25D820" w14:textId="77777777" w:rsidR="00AA3527" w:rsidRPr="00AA3527" w:rsidRDefault="00AA3527" w:rsidP="00EE5778">
      <w:pPr>
        <w:pStyle w:val="Bibliography"/>
        <w:spacing w:line="360" w:lineRule="auto"/>
      </w:pPr>
      <w:r w:rsidRPr="00AA3527">
        <w:t>[19]</w:t>
      </w:r>
      <w:r w:rsidRPr="00AA3527">
        <w:tab/>
        <w:t xml:space="preserve">L. Tunstall </w:t>
      </w:r>
      <w:r w:rsidRPr="00AA3527">
        <w:rPr>
          <w:i/>
          <w:iCs/>
        </w:rPr>
        <w:t>et al.</w:t>
      </w:r>
      <w:r w:rsidRPr="00AA3527">
        <w:t>, “Zephyr: Direct Distillation of LM Alignment.” arXiv, Oct. 25, 2023. doi: 10.48550/arXiv.2310.16944.</w:t>
      </w:r>
    </w:p>
    <w:p w14:paraId="4FE101E4" w14:textId="77777777" w:rsidR="00AA3527" w:rsidRPr="00AA3527" w:rsidRDefault="00AA3527" w:rsidP="00EE5778">
      <w:pPr>
        <w:pStyle w:val="Bibliography"/>
        <w:spacing w:line="360" w:lineRule="auto"/>
      </w:pPr>
      <w:r w:rsidRPr="00AA3527">
        <w:t>[20]</w:t>
      </w:r>
      <w:r w:rsidRPr="00AA3527">
        <w:tab/>
        <w:t xml:space="preserve">L. Yu </w:t>
      </w:r>
      <w:r w:rsidRPr="00AA3527">
        <w:rPr>
          <w:i/>
          <w:iCs/>
        </w:rPr>
        <w:t>et al.</w:t>
      </w:r>
      <w:r w:rsidRPr="00AA3527">
        <w:t>, “MetaMath: Bootstrap Your Own Mathematical Questions for Large Language Models.” arXiv, May 03, 2024. doi: 10.48550/arXiv.2309.12284.</w:t>
      </w:r>
    </w:p>
    <w:p w14:paraId="06125F80" w14:textId="77777777" w:rsidR="00AA3527" w:rsidRPr="00AA3527" w:rsidRDefault="00AA3527" w:rsidP="00EE5778">
      <w:pPr>
        <w:pStyle w:val="Bibliography"/>
        <w:spacing w:line="360" w:lineRule="auto"/>
      </w:pPr>
      <w:r w:rsidRPr="00AA3527">
        <w:t>[21]</w:t>
      </w:r>
      <w:r w:rsidRPr="00AA3527">
        <w:tab/>
        <w:t>Wing Lian, Bleys Goodson, Eugene Pentland, Austin Cook, Chanvichet Vong, and “Teknium,” “OpenOrca: An Open Dataset of GPT Augmented FLAN Reasoning Traces.” Accessed: Jun. 18, 2024. [Online]. Available: https://huggingface.co/datasets/Open-Orca/OpenOrca/blob/main/README.md</w:t>
      </w:r>
    </w:p>
    <w:p w14:paraId="09E6528C" w14:textId="77777777" w:rsidR="00AA3527" w:rsidRPr="00AA3527" w:rsidRDefault="00AA3527" w:rsidP="00EE5778">
      <w:pPr>
        <w:pStyle w:val="Bibliography"/>
        <w:spacing w:line="360" w:lineRule="auto"/>
      </w:pPr>
      <w:r w:rsidRPr="00AA3527">
        <w:t>[22]</w:t>
      </w:r>
      <w:r w:rsidRPr="00AA3527">
        <w:tab/>
        <w:t>S. Mukherjee, A. Mitra, G. Jawahar, S. Agarwal, H. Palangi, and A. Awadallah, “Orca: Progressive Learning from Complex Explanation Traces of GPT-4.” arXiv, Jun. 05, 2023. doi: 10.48550/arXiv.2306.02707.</w:t>
      </w:r>
    </w:p>
    <w:p w14:paraId="63F97C4E" w14:textId="77777777" w:rsidR="00AA3527" w:rsidRPr="00AA3527" w:rsidRDefault="00AA3527" w:rsidP="00EE5778">
      <w:pPr>
        <w:pStyle w:val="Bibliography"/>
        <w:spacing w:line="360" w:lineRule="auto"/>
      </w:pPr>
      <w:r w:rsidRPr="00AA3527">
        <w:t>[23]</w:t>
      </w:r>
      <w:r w:rsidRPr="00AA3527">
        <w:tab/>
        <w:t xml:space="preserve">S. Longpre </w:t>
      </w:r>
      <w:r w:rsidRPr="00AA3527">
        <w:rPr>
          <w:i/>
          <w:iCs/>
        </w:rPr>
        <w:t>et al.</w:t>
      </w:r>
      <w:r w:rsidRPr="00AA3527">
        <w:t xml:space="preserve">, “The flan collection: designing data and methods for effective instruction tuning,” in </w:t>
      </w:r>
      <w:r w:rsidRPr="00AA3527">
        <w:rPr>
          <w:i/>
          <w:iCs/>
        </w:rPr>
        <w:t>Proceedings of the 40th International Conference on Machine Learning</w:t>
      </w:r>
      <w:r w:rsidRPr="00AA3527">
        <w:t>, in ICML’23, vol. 202. &lt;conf-loc&gt;, &lt;city&gt;Honolulu&lt;/city&gt;, &lt;state&gt;Hawaii&lt;/state&gt;, &lt;country&gt;USA&lt;/country&gt;, &lt;/conf-loc&gt;: JMLR.org, Jul. 2023, pp. 22631–22648.</w:t>
      </w:r>
    </w:p>
    <w:p w14:paraId="7522A60F" w14:textId="77777777" w:rsidR="00AA3527" w:rsidRPr="00AA3527" w:rsidRDefault="00AA3527" w:rsidP="00EE5778">
      <w:pPr>
        <w:pStyle w:val="Bibliography"/>
        <w:spacing w:line="360" w:lineRule="auto"/>
      </w:pPr>
      <w:r w:rsidRPr="00AA3527">
        <w:t>[24]</w:t>
      </w:r>
      <w:r w:rsidRPr="00AA3527">
        <w:tab/>
        <w:t xml:space="preserve">H. Touvron </w:t>
      </w:r>
      <w:r w:rsidRPr="00AA3527">
        <w:rPr>
          <w:i/>
          <w:iCs/>
        </w:rPr>
        <w:t>et al.</w:t>
      </w:r>
      <w:r w:rsidRPr="00AA3527">
        <w:t>, “Llama 2: Open Foundation and Fine-Tuned Chat Models.” arXiv, Jul. 19, 2023. doi: 10.48550/arXiv.2307.09288.</w:t>
      </w:r>
    </w:p>
    <w:p w14:paraId="4D49729A" w14:textId="77777777" w:rsidR="00AA3527" w:rsidRPr="00AA3527" w:rsidRDefault="00AA3527" w:rsidP="00EE5778">
      <w:pPr>
        <w:pStyle w:val="Bibliography"/>
        <w:spacing w:line="360" w:lineRule="auto"/>
      </w:pPr>
      <w:r w:rsidRPr="00AA3527">
        <w:t>[25]</w:t>
      </w:r>
      <w:r w:rsidRPr="00AA3527">
        <w:tab/>
        <w:t xml:space="preserve">H. Touvron </w:t>
      </w:r>
      <w:r w:rsidRPr="00AA3527">
        <w:rPr>
          <w:i/>
          <w:iCs/>
        </w:rPr>
        <w:t>et al.</w:t>
      </w:r>
      <w:r w:rsidRPr="00AA3527">
        <w:t>, “LLaMA: Open and Efficient Foundation Language Models.” arXiv, Feb. 27, 2023. doi: 10.48550/arXiv.2302.13971.</w:t>
      </w:r>
    </w:p>
    <w:p w14:paraId="15BE602E" w14:textId="77777777" w:rsidR="00AA3527" w:rsidRPr="00AA3527" w:rsidRDefault="00AA3527" w:rsidP="00EE5778">
      <w:pPr>
        <w:pStyle w:val="Bibliography"/>
        <w:spacing w:line="360" w:lineRule="auto"/>
      </w:pPr>
      <w:r w:rsidRPr="00AA3527">
        <w:t>[26]</w:t>
      </w:r>
      <w:r w:rsidRPr="00AA3527">
        <w:tab/>
        <w:t xml:space="preserve">T. Wolf </w:t>
      </w:r>
      <w:r w:rsidRPr="00AA3527">
        <w:rPr>
          <w:i/>
          <w:iCs/>
        </w:rPr>
        <w:t>et al.</w:t>
      </w:r>
      <w:r w:rsidRPr="00AA3527">
        <w:t xml:space="preserve">, “Transformers: State-of-the-Art Natural Language Processing,” in </w:t>
      </w:r>
      <w:r w:rsidRPr="00AA3527">
        <w:rPr>
          <w:i/>
          <w:iCs/>
        </w:rPr>
        <w:t xml:space="preserve">Proceedings of the 2020 Conference on Empirical Methods in Natural Language </w:t>
      </w:r>
      <w:r w:rsidRPr="00AA3527">
        <w:rPr>
          <w:i/>
          <w:iCs/>
        </w:rPr>
        <w:lastRenderedPageBreak/>
        <w:t>Processing: System Demonstrations</w:t>
      </w:r>
      <w:r w:rsidRPr="00AA3527">
        <w:t>, Q. Liu and D. Schlangen, Eds., Online: Association for Computational Linguistics, Oct. 2020, pp. 38–45. doi: 10.18653/v1/2020.emnlp-demos.6.</w:t>
      </w:r>
    </w:p>
    <w:p w14:paraId="437C7D35" w14:textId="77777777" w:rsidR="00AA3527" w:rsidRPr="00AA3527" w:rsidRDefault="00AA3527" w:rsidP="00EE5778">
      <w:pPr>
        <w:pStyle w:val="Bibliography"/>
        <w:spacing w:line="360" w:lineRule="auto"/>
      </w:pPr>
      <w:r w:rsidRPr="00AA3527">
        <w:t>[27]</w:t>
      </w:r>
      <w:r w:rsidRPr="00AA3527">
        <w:tab/>
        <w:t xml:space="preserve">M. Lipinski, K. Yao, C. Breitinger, J. Beel, and B. Gipp, “Evaluation of header metadata extraction approaches and tools for scientific PDF documents,” in </w:t>
      </w:r>
      <w:r w:rsidRPr="00AA3527">
        <w:rPr>
          <w:i/>
          <w:iCs/>
        </w:rPr>
        <w:t>Proceedings of the 13th ACM/IEEE-CS joint conference on Digital libraries</w:t>
      </w:r>
      <w:r w:rsidRPr="00AA3527">
        <w:t>, Indianapolis Indiana USA: ACM, Jul. 2013, pp. 385–386. doi: 10.1145/2467696.2467753.</w:t>
      </w:r>
    </w:p>
    <w:p w14:paraId="19DC3272" w14:textId="77777777" w:rsidR="00AA3527" w:rsidRPr="00AA3527" w:rsidRDefault="00AA3527" w:rsidP="00EE5778">
      <w:pPr>
        <w:pStyle w:val="Bibliography"/>
        <w:spacing w:line="360" w:lineRule="auto"/>
      </w:pPr>
      <w:r w:rsidRPr="00AA3527">
        <w:t>[28]</w:t>
      </w:r>
      <w:r w:rsidRPr="00AA3527">
        <w:tab/>
        <w:t xml:space="preserve">P. Lopez, C. Du, J. Cohoon, K. Ram, and J. Howison, “Mining Software Entities in Scientific Literature: Document-level NER for an Extremely Imbalance and Large-scale Task,” in </w:t>
      </w:r>
      <w:r w:rsidRPr="00AA3527">
        <w:rPr>
          <w:i/>
          <w:iCs/>
        </w:rPr>
        <w:t>Proceedings of the 30th ACM International Conference on Information &amp; Knowledge Management</w:t>
      </w:r>
      <w:r w:rsidRPr="00AA3527">
        <w:t>, in CIKM ’21. New York, NY, USA: Association for Computing Machinery, Oct. 2021, pp. 3986–3995. doi: 10.1145/3459637.3481936.</w:t>
      </w:r>
    </w:p>
    <w:p w14:paraId="2F88113D" w14:textId="77777777" w:rsidR="00AA3527" w:rsidRPr="00AA3527" w:rsidRDefault="00AA3527" w:rsidP="00EE5778">
      <w:pPr>
        <w:pStyle w:val="Bibliography"/>
        <w:spacing w:line="360" w:lineRule="auto"/>
      </w:pPr>
      <w:r w:rsidRPr="00AA3527">
        <w:t>[29]</w:t>
      </w:r>
      <w:r w:rsidRPr="00AA3527">
        <w:tab/>
        <w:t xml:space="preserve">J. M. Nicholson </w:t>
      </w:r>
      <w:r w:rsidRPr="00AA3527">
        <w:rPr>
          <w:i/>
          <w:iCs/>
        </w:rPr>
        <w:t>et al.</w:t>
      </w:r>
      <w:r w:rsidRPr="00AA3527">
        <w:t>, “scite: a smart citation index that displays the context of citations and classifies their intent using deep learning.” bioRxiv, p. 2021.03.15.435418, Mar. 16, 2021. doi: 10.1101/2021.03.15.435418.</w:t>
      </w:r>
    </w:p>
    <w:p w14:paraId="120A1220" w14:textId="77777777" w:rsidR="00AA3527" w:rsidRPr="00AA3527" w:rsidRDefault="00AA3527" w:rsidP="00EE5778">
      <w:pPr>
        <w:pStyle w:val="Bibliography"/>
        <w:spacing w:line="360" w:lineRule="auto"/>
      </w:pPr>
      <w:r w:rsidRPr="00AA3527">
        <w:t>[30]</w:t>
      </w:r>
      <w:r w:rsidRPr="00AA3527">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27661B9C" w14:textId="77777777" w:rsidR="00AA3527" w:rsidRPr="00AA3527" w:rsidRDefault="00AA3527" w:rsidP="00EE5778">
      <w:pPr>
        <w:pStyle w:val="Bibliography"/>
        <w:spacing w:line="360" w:lineRule="auto"/>
      </w:pPr>
      <w:r w:rsidRPr="00AA3527">
        <w:t>[31]</w:t>
      </w:r>
      <w:r w:rsidRPr="00AA3527">
        <w:tab/>
        <w:t xml:space="preserve">C.-Y. Lin, “ROUGE: A Package for Automatic Evaluation of Summaries,” in </w:t>
      </w:r>
      <w:r w:rsidRPr="00AA3527">
        <w:rPr>
          <w:i/>
          <w:iCs/>
        </w:rPr>
        <w:t>Text Summarization Branches Out</w:t>
      </w:r>
      <w:r w:rsidRPr="00AA3527">
        <w:t>, Barcelona, Spain: Association for Computational Linguistics, Jul. 2004, pp. 74–81. Accessed: May 06, 2024. [Online]. Available: https://aclanthology.org/W04-1013</w:t>
      </w:r>
    </w:p>
    <w:p w14:paraId="133DFC2D" w14:textId="77777777" w:rsidR="00AA3527" w:rsidRPr="00AA3527" w:rsidRDefault="00AA3527" w:rsidP="00EE5778">
      <w:pPr>
        <w:pStyle w:val="Bibliography"/>
        <w:spacing w:line="360" w:lineRule="auto"/>
      </w:pPr>
      <w:r w:rsidRPr="00AA3527">
        <w:t>[32]</w:t>
      </w:r>
      <w:r w:rsidRPr="00AA3527">
        <w:tab/>
        <w:t>R. Deienno, D. Nesvorny, M. S. Clement, W. F. Bottke, A. Izidoro, and K. J. Walsh, “Accretion and Uneven Depletion of the Main Asteroid Belt.” arXiv, Apr. 04, 2024. Accessed: Apr. 08, 2024. [Online]. Available: http://arxiv.org/abs/2404.03791</w:t>
      </w:r>
    </w:p>
    <w:p w14:paraId="4C000F48" w14:textId="77777777" w:rsidR="00AA3527" w:rsidRPr="00AA3527" w:rsidRDefault="00AA3527" w:rsidP="00EE5778">
      <w:pPr>
        <w:pStyle w:val="Bibliography"/>
        <w:spacing w:line="360" w:lineRule="auto"/>
      </w:pPr>
      <w:r w:rsidRPr="00AA3527">
        <w:t>[33]</w:t>
      </w:r>
      <w:r w:rsidRPr="00AA3527">
        <w:tab/>
        <w:t>E. Elokda, H. Nax, S. Bolognani, and F. Dörfler, “Karma: An Experimental Study.” arXiv, Apr. 03, 2024. doi: 10.48550/arXiv.2404.02687.</w:t>
      </w:r>
    </w:p>
    <w:p w14:paraId="39571B31" w14:textId="77777777" w:rsidR="00AA3527" w:rsidRPr="00AA3527" w:rsidRDefault="00AA3527" w:rsidP="00EE5778">
      <w:pPr>
        <w:pStyle w:val="Bibliography"/>
        <w:spacing w:line="360" w:lineRule="auto"/>
      </w:pPr>
      <w:r w:rsidRPr="00AA3527">
        <w:t>[34]</w:t>
      </w:r>
      <w:r w:rsidRPr="00AA3527">
        <w:tab/>
        <w:t>K. S. Hansen, J. D. Moreno-Ternero, and L. P. Østerdal, “Productivity and quality-adjusted life years: QALYs, PALYs and beyond.” arXiv, Apr. 05, 2024. Accessed: Apr. 08, 2024. [Online]. Available: http://arxiv.org/abs/2404.04121</w:t>
      </w:r>
    </w:p>
    <w:p w14:paraId="5DBAFF11" w14:textId="77777777" w:rsidR="00AA3527" w:rsidRPr="00AA3527" w:rsidRDefault="00AA3527" w:rsidP="00EE5778">
      <w:pPr>
        <w:pStyle w:val="Bibliography"/>
        <w:spacing w:line="360" w:lineRule="auto"/>
      </w:pPr>
      <w:r w:rsidRPr="00AA3527">
        <w:t>[35]</w:t>
      </w:r>
      <w:r w:rsidRPr="00AA3527">
        <w:tab/>
        <w:t>D. F. O. Onah, E. L. L. Pang, and M. El-Haj, “A Data-driven Latent Semantic Analysis for Automatic Text Summarization using LDA Topic Modelling.” arXiv, May 29, 2023. doi: 10.48550/arXiv.2207.14687.</w:t>
      </w:r>
    </w:p>
    <w:p w14:paraId="69D807F7" w14:textId="77777777" w:rsidR="00AA3527" w:rsidRPr="00AA3527" w:rsidRDefault="00AA3527" w:rsidP="00EE5778">
      <w:pPr>
        <w:pStyle w:val="Bibliography"/>
        <w:spacing w:line="360" w:lineRule="auto"/>
      </w:pPr>
      <w:r w:rsidRPr="00AA3527">
        <w:lastRenderedPageBreak/>
        <w:t>[36]</w:t>
      </w:r>
      <w:r w:rsidRPr="00AA3527">
        <w:tab/>
        <w:t>A. J. Peterson, “AI and the Problem of Knowledge Collapse.” arXiv, Apr. 04, 2024. doi: 10.48550/arXiv.2404.03502.</w:t>
      </w:r>
    </w:p>
    <w:p w14:paraId="1FB671F0" w14:textId="77777777" w:rsidR="00AA3527" w:rsidRPr="00AA3527" w:rsidRDefault="00AA3527" w:rsidP="00EE5778">
      <w:pPr>
        <w:pStyle w:val="Bibliography"/>
        <w:spacing w:line="360" w:lineRule="auto"/>
      </w:pPr>
      <w:r w:rsidRPr="00AA3527">
        <w:t>[37]</w:t>
      </w:r>
      <w:r w:rsidRPr="00AA3527">
        <w:tab/>
        <w:t>D. L. Pires and M. Broom, “The rules of multiplayer cooperation in networks of communities.” arXiv, Apr. 04, 2024. Accessed: Apr. 08, 2024. [Online]. Available: http://arxiv.org/abs/2404.03718</w:t>
      </w:r>
    </w:p>
    <w:p w14:paraId="353DCA8C" w14:textId="77777777" w:rsidR="00AA3527" w:rsidRPr="00AA3527" w:rsidRDefault="00AA3527" w:rsidP="00EE5778">
      <w:pPr>
        <w:pStyle w:val="Bibliography"/>
        <w:spacing w:line="360" w:lineRule="auto"/>
      </w:pPr>
      <w:r w:rsidRPr="00AA3527">
        <w:t>[38]</w:t>
      </w:r>
      <w:r w:rsidRPr="00AA3527">
        <w:tab/>
        <w:t>D. Raposo, S. Ritter, B. Richards, T. Lillicrap, P. C. Humphreys, and A. Santoro, “Mixture-of-Depths: Dynamically allocating compute in transformer-based language models.” arXiv, Apr. 02, 2024. Accessed: Apr. 08, 2024. [Online]. Available: http://arxiv.org/abs/2404.02258</w:t>
      </w:r>
    </w:p>
    <w:p w14:paraId="1E9025D8" w14:textId="77777777" w:rsidR="00AA3527" w:rsidRPr="00AA3527" w:rsidRDefault="00AA3527" w:rsidP="00EE5778">
      <w:pPr>
        <w:pStyle w:val="Bibliography"/>
        <w:spacing w:line="360" w:lineRule="auto"/>
      </w:pPr>
      <w:r w:rsidRPr="00AA3527">
        <w:t>[39]</w:t>
      </w:r>
      <w:r w:rsidRPr="00AA3527">
        <w:tab/>
        <w:t>R. Smith and J. Coast, “The economic burden of antimicrobial resistance: Why it is more serious than current studies suggest.” Accessed: Jun. 17, 2024. [Online]. Available: https://researchonline.lshtm.ac.uk/id/eprint/639028/</w:t>
      </w:r>
    </w:p>
    <w:p w14:paraId="1B087FCD" w14:textId="77777777" w:rsidR="00AA3527" w:rsidRPr="00AA3527" w:rsidRDefault="00AA3527" w:rsidP="00EE5778">
      <w:pPr>
        <w:pStyle w:val="Bibliography"/>
        <w:spacing w:line="360" w:lineRule="auto"/>
      </w:pPr>
      <w:r w:rsidRPr="00AA3527">
        <w:t>[40]</w:t>
      </w:r>
      <w:r w:rsidRPr="00AA3527">
        <w:tab/>
        <w:t>I. Urteaga and C. H. Wiggins, “Sequential Monte Carlo Bandits.” arXiv, Apr. 04, 2024. doi: 10.48550/arXiv.1808.02933.</w:t>
      </w:r>
    </w:p>
    <w:p w14:paraId="301B9505" w14:textId="77777777" w:rsidR="00AA3527" w:rsidRPr="00AA3527" w:rsidRDefault="00AA3527" w:rsidP="00EE5778">
      <w:pPr>
        <w:pStyle w:val="Bibliography"/>
        <w:spacing w:line="360" w:lineRule="auto"/>
      </w:pPr>
      <w:r w:rsidRPr="00AA3527">
        <w:t>[41]</w:t>
      </w:r>
      <w:r w:rsidRPr="00AA3527">
        <w:tab/>
        <w:t>G. Viglietta, “History Trees and Their Applications.” arXiv, Apr. 04, 2024. doi: 10.48550/arXiv.2404.02673.</w:t>
      </w:r>
    </w:p>
    <w:p w14:paraId="2D30A77A" w14:textId="77777777" w:rsidR="00AA3527" w:rsidRPr="00AA3527" w:rsidRDefault="00AA3527" w:rsidP="00EE5778">
      <w:pPr>
        <w:pStyle w:val="Bibliography"/>
        <w:spacing w:line="360" w:lineRule="auto"/>
      </w:pPr>
      <w:r w:rsidRPr="00AA3527">
        <w:t>[42]</w:t>
      </w:r>
      <w:r w:rsidRPr="00AA3527">
        <w:tab/>
        <w:t>J. Yu, M. Huber, and K. Tang, “GreedLlama: Performance of Financial Value-Aligned Large Language Models in Moral Reasoning.” arXiv, Apr. 02, 2024. doi: 10.48550/arXiv.2404.02934.</w:t>
      </w:r>
    </w:p>
    <w:p w14:paraId="73EAA045" w14:textId="361BECF9" w:rsidR="00650B16" w:rsidRPr="00C66CDF" w:rsidRDefault="00863DB6" w:rsidP="00EE5778">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30" w:name="_Toc171058913"/>
      <w:r w:rsidRPr="00C66CDF">
        <w:lastRenderedPageBreak/>
        <w:t>APPENDIX</w:t>
      </w:r>
      <w:bookmarkEnd w:id="230"/>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C66CDF">
        <w:rPr>
          <w:rFonts w:ascii="Courier New" w:eastAsia="Times New Roman" w:hAnsi="Courier New" w:cs="Courier New"/>
          <w:color w:val="448C27"/>
          <w:sz w:val="20"/>
          <w:szCs w:val="20"/>
        </w:rPr>
        <w:t>The evidence</w:t>
      </w:r>
      <w:proofErr w:type="gramEnd"/>
      <w:r w:rsidRPr="00C66CDF">
        <w:rPr>
          <w:rFonts w:ascii="Courier New" w:eastAsia="Times New Roman" w:hAnsi="Courier New" w:cs="Courier New"/>
          <w:color w:val="448C27"/>
          <w:sz w:val="20"/>
          <w:szCs w:val="20"/>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20"/>
          <w:szCs w:val="20"/>
        </w:rPr>
        <w:t>programmes</w:t>
      </w:r>
      <w:proofErr w:type="spellEnd"/>
      <w:r w:rsidRPr="00C66CDF">
        <w:rPr>
          <w:rFonts w:ascii="Courier New" w:eastAsia="Times New Roman" w:hAnsi="Courier New" w:cs="Courier New"/>
          <w:color w:val="448C27"/>
          <w:sz w:val="20"/>
          <w:szCs w:val="20"/>
        </w:rPr>
        <w:t xml:space="preserve"> and </w:t>
      </w:r>
      <w:proofErr w:type="spellStart"/>
      <w:proofErr w:type="gramStart"/>
      <w:r w:rsidRPr="00C66CDF">
        <w:rPr>
          <w:rFonts w:ascii="Courier New" w:eastAsia="Times New Roman" w:hAnsi="Courier New" w:cs="Courier New"/>
          <w:color w:val="448C27"/>
          <w:sz w:val="20"/>
          <w:szCs w:val="20"/>
        </w:rPr>
        <w:t>policies.It</w:t>
      </w:r>
      <w:proofErr w:type="spellEnd"/>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w:t>
      </w:r>
      <w:proofErr w:type="spellStart"/>
      <w:r w:rsidRPr="00C66CDF">
        <w:rPr>
          <w:rFonts w:ascii="Courier New" w:eastAsia="Times New Roman" w:hAnsi="Courier New" w:cs="Courier New"/>
          <w:color w:val="448C27"/>
          <w:sz w:val="20"/>
          <w:szCs w:val="20"/>
        </w:rPr>
        <w:t>andWe</w:t>
      </w:r>
      <w:proofErr w:type="spellEnd"/>
      <w:r w:rsidRPr="00C66CDF">
        <w:rPr>
          <w:rFonts w:ascii="Courier New" w:eastAsia="Times New Roman" w:hAnsi="Courier New" w:cs="Courier New"/>
          <w:color w:val="448C27"/>
          <w:sz w:val="20"/>
          <w:szCs w:val="20"/>
        </w:rPr>
        <w:t xml:space="preserve"> can think of the health stat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s a chronic or representative health state over time. The productivity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C66CDF">
        <w:rPr>
          <w:rFonts w:ascii="Courier New" w:eastAsia="Times New Roman" w:hAnsi="Courier New" w:cs="Courier New"/>
          <w:color w:val="448C27"/>
          <w:sz w:val="20"/>
          <w:szCs w:val="20"/>
        </w:rPr>
        <w:t>retirement.Let</w:t>
      </w:r>
      <w:proofErr w:type="spellEnd"/>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C66CDF">
        <w:rPr>
          <w:rFonts w:ascii="Courier New" w:eastAsia="Times New Roman" w:hAnsi="Courier New" w:cs="Courier New"/>
          <w:color w:val="448C27"/>
          <w:sz w:val="20"/>
          <w:szCs w:val="20"/>
        </w:rPr>
        <w:t>consider.Example</w:t>
      </w:r>
      <w:proofErr w:type="spellEnd"/>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C66CDF">
        <w:rPr>
          <w:rFonts w:ascii="Courier New" w:eastAsia="Times New Roman" w:hAnsi="Courier New" w:cs="Courier New"/>
          <w:color w:val="448C27"/>
          <w:sz w:val="20"/>
          <w:szCs w:val="20"/>
        </w:rPr>
        <w:t>so.An</w:t>
      </w:r>
      <w:proofErr w:type="spellEnd"/>
      <w:r w:rsidRPr="00C66CDF">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C66CDF">
        <w:rPr>
          <w:rFonts w:ascii="Courier New" w:eastAsia="Times New Roman" w:hAnsi="Courier New" w:cs="Courier New"/>
          <w:color w:val="448C27"/>
          <w:sz w:val="20"/>
          <w:szCs w:val="20"/>
        </w:rPr>
        <w:t>interventions.In</w:t>
      </w:r>
      <w:proofErr w:type="spellEnd"/>
      <w:r w:rsidRPr="00C66CDF">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w:t>
      </w:r>
      <w:proofErr w:type="gramStart"/>
      <w:r w:rsidRPr="00C66CDF">
        <w:rPr>
          <w:rFonts w:ascii="Courier New" w:eastAsia="Times New Roman" w:hAnsi="Courier New" w:cs="Courier New"/>
          <w:color w:val="448C27"/>
          <w:sz w:val="20"/>
          <w:szCs w:val="20"/>
        </w:rPr>
        <w:t>forms</w:t>
      </w:r>
      <w:proofErr w:type="gramEnd"/>
      <w:r w:rsidRPr="00C66CDF">
        <w:rPr>
          <w:rFonts w:ascii="Courier New" w:eastAsia="Times New Roman" w:hAnsi="Courier New" w:cs="Courier New"/>
          <w:color w:val="448C27"/>
          <w:sz w:val="20"/>
          <w:szCs w:val="20"/>
        </w:rPr>
        <w:t xml:space="preserve">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C66CDF">
        <w:rPr>
          <w:rFonts w:ascii="Courier New" w:eastAsia="Times New Roman" w:hAnsi="Courier New" w:cs="Courier New"/>
          <w:color w:val="448C27"/>
          <w:sz w:val="20"/>
          <w:szCs w:val="20"/>
        </w:rPr>
        <w:t>highlight.The</w:t>
      </w:r>
      <w:proofErr w:type="spellEnd"/>
      <w:r w:rsidRPr="00C66CDF">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C66CDF">
        <w:rPr>
          <w:rFonts w:ascii="Courier New" w:eastAsia="Times New Roman" w:hAnsi="Courier New" w:cs="Courier New"/>
          <w:color w:val="448C27"/>
          <w:sz w:val="20"/>
          <w:szCs w:val="20"/>
        </w:rPr>
        <w:t>attributes.The</w:t>
      </w:r>
      <w:proofErr w:type="spellEnd"/>
      <w:r w:rsidRPr="00C66CDF">
        <w:rPr>
          <w:rFonts w:ascii="Courier New" w:eastAsia="Times New Roman" w:hAnsi="Courier New" w:cs="Courier New"/>
          <w:color w:val="448C27"/>
          <w:sz w:val="20"/>
          <w:szCs w:val="20"/>
        </w:rPr>
        <w:t xml:space="preserv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tWe</w:t>
      </w:r>
      <w:proofErr w:type="spellEnd"/>
      <w:r w:rsidRPr="00C66CDF">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The</w:t>
      </w:r>
      <w:proofErr w:type="spellEnd"/>
      <w:r w:rsidRPr="00C66CDF">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C66CDF">
        <w:rPr>
          <w:rFonts w:ascii="Courier New" w:eastAsia="Times New Roman" w:hAnsi="Courier New" w:cs="Courier New"/>
          <w:color w:val="448C27"/>
          <w:sz w:val="20"/>
          <w:szCs w:val="20"/>
        </w:rPr>
        <w:t>distribution.It</w:t>
      </w:r>
      <w:proofErr w:type="spellEnd"/>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C66CDF">
        <w:rPr>
          <w:rFonts w:ascii="Courier New" w:eastAsia="Times New Roman" w:hAnsi="Courier New" w:cs="Courier New"/>
          <w:color w:val="448C27"/>
          <w:sz w:val="20"/>
          <w:szCs w:val="20"/>
        </w:rPr>
        <w:t>years.TICHF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w:t>
      </w:r>
      <w:proofErr w:type="spellStart"/>
      <w:r w:rsidRPr="00C66CDF">
        <w:rPr>
          <w:rFonts w:ascii="Courier New" w:eastAsia="Times New Roman" w:hAnsi="Courier New" w:cs="Courier New"/>
          <w:color w:val="448C27"/>
          <w:sz w:val="20"/>
          <w:szCs w:val="20"/>
        </w:rPr>
        <w:t>eachOur</w:t>
      </w:r>
      <w:proofErr w:type="spellEnd"/>
      <w:r w:rsidRPr="00C66CDF">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C66CDF">
        <w:rPr>
          <w:rFonts w:ascii="Courier New" w:eastAsia="Times New Roman" w:hAnsi="Courier New" w:cs="Courier New"/>
          <w:color w:val="448C27"/>
          <w:sz w:val="20"/>
          <w:szCs w:val="20"/>
        </w:rPr>
        <w:t>prioritise</w:t>
      </w:r>
      <w:proofErr w:type="spellEnd"/>
      <w:r w:rsidRPr="00C66CDF">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C66CDF">
        <w:rPr>
          <w:rFonts w:ascii="Courier New" w:eastAsia="Times New Roman" w:hAnsi="Courier New" w:cs="Courier New"/>
          <w:color w:val="448C27"/>
          <w:sz w:val="20"/>
          <w:szCs w:val="20"/>
        </w:rPr>
        <w:t>evaluation.And</w:t>
      </w:r>
      <w:proofErr w:type="spellEnd"/>
      <w:r w:rsidRPr="00C66CDF">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C66CDF">
        <w:rPr>
          <w:rFonts w:ascii="Courier New" w:eastAsia="Times New Roman" w:hAnsi="Courier New" w:cs="Courier New"/>
          <w:color w:val="448C27"/>
          <w:sz w:val="20"/>
          <w:szCs w:val="20"/>
        </w:rPr>
        <w:t>theorems.TIFHC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C66CDF">
        <w:rPr>
          <w:rFonts w:ascii="Courier New" w:eastAsia="Times New Roman" w:hAnsi="Courier New" w:cs="Courier New"/>
          <w:color w:val="448C27"/>
          <w:sz w:val="20"/>
          <w:szCs w:val="20"/>
        </w:rPr>
        <w:t>Formally,whereThe</w:t>
      </w:r>
      <w:proofErr w:type="spellEnd"/>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C66CDF">
        <w:rPr>
          <w:rFonts w:ascii="Courier New" w:eastAsia="Times New Roman" w:hAnsi="Courier New" w:cs="Courier New"/>
          <w:color w:val="448C27"/>
          <w:sz w:val="20"/>
          <w:szCs w:val="20"/>
        </w:rPr>
        <w:t>function.As</w:t>
      </w:r>
      <w:proofErr w:type="spellEnd"/>
      <w:r w:rsidRPr="00C66CDF">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C66CDF">
        <w:rPr>
          <w:rFonts w:ascii="Courier New" w:eastAsia="Times New Roman" w:hAnsi="Courier New" w:cs="Courier New"/>
          <w:color w:val="448C27"/>
          <w:sz w:val="20"/>
          <w:szCs w:val="20"/>
        </w:rPr>
        <w:t>statesA</w:t>
      </w:r>
      <w:proofErr w:type="spellEnd"/>
      <w:r w:rsidRPr="00C66CDF">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C66CDF">
        <w:rPr>
          <w:rFonts w:ascii="Courier New" w:eastAsia="Times New Roman" w:hAnsi="Courier New" w:cs="Courier New"/>
          <w:color w:val="448C27"/>
          <w:sz w:val="20"/>
          <w:szCs w:val="20"/>
        </w:rPr>
        <w:t>byproduct.The</w:t>
      </w:r>
      <w:proofErr w:type="spellEnd"/>
      <w:r w:rsidRPr="00C66CDF">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C66CDF">
        <w:rPr>
          <w:rFonts w:ascii="Courier New" w:eastAsia="Times New Roman" w:hAnsi="Courier New" w:cs="Courier New"/>
          <w:color w:val="448C27"/>
          <w:sz w:val="20"/>
          <w:szCs w:val="20"/>
        </w:rPr>
        <w:t>productivity.PIFHC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C66CDF">
        <w:rPr>
          <w:rFonts w:ascii="Courier New" w:eastAsia="Times New Roman" w:hAnsi="Courier New" w:cs="Courier New"/>
          <w:color w:val="448C27"/>
          <w:sz w:val="20"/>
          <w:szCs w:val="20"/>
        </w:rPr>
        <w:t>function.Formally,where</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C66CDF">
        <w:rPr>
          <w:rFonts w:ascii="Courier New" w:eastAsia="Times New Roman" w:hAnsi="Courier New" w:cs="Courier New"/>
          <w:color w:val="448C27"/>
          <w:sz w:val="20"/>
          <w:szCs w:val="20"/>
        </w:rPr>
        <w:t>PIFHCT.The</w:t>
      </w:r>
      <w:proofErr w:type="spellEnd"/>
      <w:r w:rsidRPr="00C66CDF">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C66CDF">
        <w:rPr>
          <w:rFonts w:ascii="Courier New" w:eastAsia="Times New Roman" w:hAnsi="Courier New" w:cs="Courier New"/>
          <w:color w:val="448C27"/>
          <w:sz w:val="20"/>
          <w:szCs w:val="20"/>
        </w:rPr>
        <w:t>Formally,The</w:t>
      </w:r>
      <w:proofErr w:type="spellEnd"/>
      <w:r w:rsidRPr="00C66CDF">
        <w:rPr>
          <w:rFonts w:ascii="Courier New" w:eastAsia="Times New Roman" w:hAnsi="Courier New" w:cs="Courier New"/>
          <w:color w:val="448C27"/>
          <w:sz w:val="20"/>
          <w:szCs w:val="20"/>
        </w:rPr>
        <w:t xml:space="preserv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nd </w:t>
      </w:r>
      <w:proofErr w:type="spellStart"/>
      <w:r w:rsidRPr="00C66CDF">
        <w:rPr>
          <w:rFonts w:ascii="Courier New" w:eastAsia="Times New Roman" w:hAnsi="Courier New" w:cs="Courier New"/>
          <w:color w:val="448C27"/>
          <w:sz w:val="20"/>
          <w:szCs w:val="20"/>
        </w:rPr>
        <w:t>eachThe</w:t>
      </w:r>
      <w:proofErr w:type="spellEnd"/>
      <w:r w:rsidRPr="00C66CDF">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C66CDF">
        <w:rPr>
          <w:rFonts w:ascii="Courier New" w:eastAsia="Times New Roman" w:hAnsi="Courier New" w:cs="Courier New"/>
          <w:color w:val="448C27"/>
          <w:sz w:val="20"/>
          <w:szCs w:val="20"/>
        </w:rPr>
        <w:t>TIUP.According</w:t>
      </w:r>
      <w:proofErr w:type="spellEnd"/>
      <w:r w:rsidRPr="00C66CDF">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C66CDF">
        <w:rPr>
          <w:rFonts w:ascii="Courier New" w:eastAsia="Times New Roman" w:hAnsi="Courier New" w:cs="Courier New"/>
          <w:color w:val="448C27"/>
          <w:sz w:val="20"/>
          <w:szCs w:val="20"/>
        </w:rPr>
        <w:t>intervention.We</w:t>
      </w:r>
      <w:proofErr w:type="spellEnd"/>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C66CDF">
        <w:rPr>
          <w:rFonts w:ascii="Courier New" w:eastAsia="Times New Roman" w:hAnsi="Courier New" w:cs="Courier New"/>
          <w:color w:val="448C27"/>
          <w:sz w:val="20"/>
          <w:szCs w:val="20"/>
        </w:rPr>
        <w:t>functions.For</w:t>
      </w:r>
      <w:proofErr w:type="spellEnd"/>
      <w:r w:rsidRPr="00C66CDF">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C66CDF">
        <w:rPr>
          <w:rFonts w:ascii="Courier New" w:eastAsia="Times New Roman" w:hAnsi="Courier New" w:cs="Courier New"/>
          <w:color w:val="448C27"/>
          <w:sz w:val="20"/>
          <w:szCs w:val="20"/>
        </w:rPr>
        <w:t>ones.First</w:t>
      </w:r>
      <w:proofErr w:type="spellEnd"/>
      <w:r w:rsidRPr="00C66CDF">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C66CDF">
        <w:rPr>
          <w:rFonts w:ascii="Courier New" w:eastAsia="Times New Roman" w:hAnsi="Courier New" w:cs="Courier New"/>
          <w:color w:val="448C27"/>
          <w:sz w:val="20"/>
          <w:szCs w:val="20"/>
        </w:rPr>
        <w:t>years.TIC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C66CDF">
        <w:rPr>
          <w:rFonts w:ascii="Courier New" w:eastAsia="Times New Roman" w:hAnsi="Courier New" w:cs="Courier New"/>
          <w:color w:val="448C27"/>
          <w:sz w:val="20"/>
          <w:szCs w:val="20"/>
        </w:rPr>
        <w:t>productivity.PICH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C66CDF">
        <w:rPr>
          <w:rFonts w:ascii="Courier New" w:eastAsia="Times New Roman" w:hAnsi="Courier New" w:cs="Courier New"/>
          <w:color w:val="448C27"/>
          <w:sz w:val="20"/>
          <w:szCs w:val="20"/>
        </w:rPr>
        <w:t>intervention.The</w:t>
      </w:r>
      <w:proofErr w:type="spellEnd"/>
      <w:r w:rsidRPr="00C66CDF">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 such </w:t>
      </w:r>
      <w:proofErr w:type="spellStart"/>
      <w:r w:rsidRPr="00C66CDF">
        <w:rPr>
          <w:rFonts w:ascii="Courier New" w:eastAsia="Times New Roman" w:hAnsi="Courier New" w:cs="Courier New"/>
          <w:color w:val="448C27"/>
          <w:sz w:val="20"/>
          <w:szCs w:val="20"/>
        </w:rPr>
        <w:t>thatThe</w:t>
      </w:r>
      <w:proofErr w:type="spellEnd"/>
      <w:r w:rsidRPr="00C66CDF">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C66CDF">
        <w:rPr>
          <w:rFonts w:ascii="Courier New" w:eastAsia="Times New Roman" w:hAnsi="Courier New" w:cs="Courier New"/>
          <w:color w:val="448C27"/>
          <w:sz w:val="20"/>
          <w:szCs w:val="20"/>
        </w:rPr>
        <w:t>semimultiplicative</w:t>
      </w:r>
      <w:proofErr w:type="spellEnd"/>
      <w:r w:rsidRPr="00C66CDF">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C66CDF">
        <w:rPr>
          <w:rFonts w:ascii="Courier New" w:eastAsia="Times New Roman" w:hAnsi="Courier New" w:cs="Courier New"/>
          <w:color w:val="448C27"/>
          <w:sz w:val="20"/>
          <w:szCs w:val="20"/>
        </w:rPr>
        <w:t>face.A</w:t>
      </w:r>
      <w:proofErr w:type="spellEnd"/>
      <w:r w:rsidRPr="00C66CDF">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C66CDF">
        <w:rPr>
          <w:rFonts w:ascii="Courier New" w:eastAsia="Times New Roman" w:hAnsi="Courier New" w:cs="Courier New"/>
          <w:color w:val="448C27"/>
          <w:sz w:val="20"/>
          <w:szCs w:val="20"/>
        </w:rPr>
        <w:t>productivity.TIF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w:t>
      </w:r>
      <w:proofErr w:type="spellStart"/>
      <w:r w:rsidRPr="00C66CDF">
        <w:rPr>
          <w:rFonts w:ascii="Courier New" w:eastAsia="Times New Roman" w:hAnsi="Courier New" w:cs="Courier New"/>
          <w:color w:val="448C27"/>
          <w:sz w:val="20"/>
          <w:szCs w:val="20"/>
        </w:rPr>
        <w:t>an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The</w:t>
      </w:r>
      <w:proofErr w:type="spellEnd"/>
      <w:r w:rsidRPr="00C66CDF">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Our</w:t>
      </w:r>
      <w:proofErr w:type="spellEnd"/>
      <w:r w:rsidRPr="00C66CDF">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C66CDF">
        <w:rPr>
          <w:rFonts w:ascii="Courier New" w:eastAsia="Times New Roman" w:hAnsi="Courier New" w:cs="Courier New"/>
          <w:color w:val="448C27"/>
          <w:sz w:val="20"/>
          <w:szCs w:val="20"/>
        </w:rPr>
        <w:t>axioms.The</w:t>
      </w:r>
      <w:proofErr w:type="spellEnd"/>
      <w:r w:rsidRPr="00C66CDF">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C66CDF">
        <w:rPr>
          <w:rFonts w:ascii="Courier New" w:eastAsia="Times New Roman" w:hAnsi="Courier New" w:cs="Courier New"/>
          <w:color w:val="448C27"/>
          <w:sz w:val="20"/>
          <w:szCs w:val="20"/>
        </w:rPr>
        <w:t>utilised</w:t>
      </w:r>
      <w:proofErr w:type="spellEnd"/>
      <w:r w:rsidRPr="00C66CDF">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C66CDF">
        <w:rPr>
          <w:rFonts w:ascii="Courier New" w:eastAsia="Times New Roman" w:hAnsi="Courier New" w:cs="Courier New"/>
          <w:color w:val="448C27"/>
          <w:sz w:val="20"/>
          <w:szCs w:val="20"/>
        </w:rPr>
        <w:t>study.As</w:t>
      </w:r>
      <w:proofErr w:type="spellEnd"/>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C66CDF">
        <w:rPr>
          <w:rFonts w:ascii="Courier New" w:eastAsia="Times New Roman" w:hAnsi="Courier New" w:cs="Courier New"/>
          <w:color w:val="448C27"/>
          <w:sz w:val="20"/>
          <w:szCs w:val="20"/>
        </w:rPr>
        <w:t>approach.If</w:t>
      </w:r>
      <w:proofErr w:type="spellEnd"/>
      <w:r w:rsidRPr="00C66CDF">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B: x individuals obtaining 1 year in health state a and having zero </w:t>
      </w:r>
      <w:proofErr w:type="spellStart"/>
      <w:r w:rsidRPr="00C66CDF">
        <w:rPr>
          <w:rFonts w:ascii="Courier New" w:eastAsia="Times New Roman" w:hAnsi="Courier New" w:cs="Courier New"/>
          <w:color w:val="448C27"/>
          <w:sz w:val="20"/>
          <w:szCs w:val="20"/>
        </w:rPr>
        <w:t>productivity.In</w:t>
      </w:r>
      <w:proofErr w:type="spellEnd"/>
      <w:r w:rsidRPr="00C66CDF">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w:t>
      </w:r>
      <w:proofErr w:type="spellStart"/>
      <w:r w:rsidRPr="00C66CDF">
        <w:rPr>
          <w:rFonts w:ascii="Courier New" w:eastAsia="Times New Roman" w:hAnsi="Courier New" w:cs="Courier New"/>
          <w:color w:val="448C27"/>
          <w:sz w:val="20"/>
          <w:szCs w:val="20"/>
        </w:rPr>
        <w:t>technique.To</w:t>
      </w:r>
      <w:proofErr w:type="spellEnd"/>
      <w:r w:rsidRPr="00C66CDF">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D: one individual obtaining y years in health state a and having maximum </w:t>
      </w:r>
      <w:proofErr w:type="spellStart"/>
      <w:r w:rsidRPr="00C66CDF">
        <w:rPr>
          <w:rFonts w:ascii="Courier New" w:eastAsia="Times New Roman" w:hAnsi="Courier New" w:cs="Courier New"/>
          <w:color w:val="448C27"/>
          <w:sz w:val="20"/>
          <w:szCs w:val="20"/>
        </w:rPr>
        <w:t>productivity.Each</w:t>
      </w:r>
      <w:proofErr w:type="spellEnd"/>
      <w:r w:rsidRPr="00C66CDF">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evaluation functions (also know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C66CDF">
        <w:rPr>
          <w:rFonts w:ascii="Courier New" w:eastAsia="Times New Roman" w:hAnsi="Courier New" w:cs="Courier New"/>
          <w:color w:val="448C27"/>
          <w:sz w:val="20"/>
          <w:szCs w:val="20"/>
        </w:rPr>
        <w:t>expectancy.In</w:t>
      </w:r>
      <w:proofErr w:type="spellEnd"/>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C66CDF">
        <w:rPr>
          <w:rFonts w:ascii="Courier New" w:eastAsia="Times New Roman" w:hAnsi="Courier New" w:cs="Courier New"/>
          <w:color w:val="448C27"/>
          <w:sz w:val="20"/>
          <w:szCs w:val="20"/>
        </w:rPr>
        <w:t>generalizations.Regarding</w:t>
      </w:r>
      <w:proofErr w:type="spellEnd"/>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That is,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 denotes the health status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has. Mariotti and </w:t>
      </w:r>
      <w:proofErr w:type="spellStart"/>
      <w:r w:rsidRPr="00C66CDF">
        <w:rPr>
          <w:rFonts w:ascii="Courier New" w:eastAsia="Times New Roman" w:hAnsi="Courier New" w:cs="Courier New"/>
          <w:color w:val="448C27"/>
          <w:sz w:val="20"/>
          <w:szCs w:val="20"/>
        </w:rPr>
        <w:t>Veneziani</w:t>
      </w:r>
      <w:proofErr w:type="spellEnd"/>
      <w:r w:rsidRPr="00C66CDF">
        <w:rPr>
          <w:rFonts w:ascii="Courier New" w:eastAsia="Times New Roman" w:hAnsi="Courier New" w:cs="Courier New"/>
          <w:color w:val="448C27"/>
          <w:sz w:val="20"/>
          <w:szCs w:val="20"/>
        </w:rPr>
        <w:t xml:space="preserve">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C66CDF">
        <w:rPr>
          <w:rFonts w:ascii="Courier New" w:eastAsia="Times New Roman" w:hAnsi="Courier New" w:cs="Courier New"/>
          <w:color w:val="448C27"/>
          <w:sz w:val="20"/>
          <w:szCs w:val="20"/>
        </w:rPr>
        <w:t>too.where</w:t>
      </w:r>
      <w:proofErr w:type="spellEnd"/>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w:t>
      </w:r>
      <w:proofErr w:type="spellStart"/>
      <w:r w:rsidRPr="00C66CDF">
        <w:rPr>
          <w:rFonts w:ascii="Courier New" w:eastAsia="Times New Roman" w:hAnsi="Courier New" w:cs="Courier New"/>
          <w:color w:val="448C27"/>
          <w:sz w:val="20"/>
          <w:szCs w:val="20"/>
        </w:rPr>
        <w:t>existsIf</w:t>
      </w:r>
      <w:proofErr w:type="spellEnd"/>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n it follows from ZERO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refore, assum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gt; 0. We prov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by contradiction. Therefore, assum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t>
      </w:r>
      <w:proofErr w:type="spellStart"/>
      <w:r w:rsidRPr="00C66CDF">
        <w:rPr>
          <w:rFonts w:ascii="Courier New" w:eastAsia="Times New Roman" w:hAnsi="Courier New" w:cs="Courier New"/>
          <w:color w:val="448C27"/>
          <w:sz w:val="20"/>
          <w:szCs w:val="20"/>
        </w:rPr>
        <w:t>whereBy</w:t>
      </w:r>
      <w:proofErr w:type="spellEnd"/>
      <w:r w:rsidRPr="00C66CDF">
        <w:rPr>
          <w:rFonts w:ascii="Courier New" w:eastAsia="Times New Roman" w:hAnsi="Courier New" w:cs="Courier New"/>
          <w:color w:val="448C27"/>
          <w:sz w:val="20"/>
          <w:szCs w:val="20"/>
        </w:rPr>
        <w:t xml:space="preserve">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contradiction), o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PLD and ZERO, it follows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eparately. Therefore, let f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f j () = f ()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andwhich</w:t>
      </w:r>
      <w:proofErr w:type="spellEnd"/>
      <w:r w:rsidRPr="00C66CDF">
        <w:rPr>
          <w:rFonts w:ascii="Courier New" w:eastAsia="Times New Roman" w:hAnsi="Courier New" w:cs="Courier New"/>
          <w:color w:val="448C27"/>
          <w:sz w:val="20"/>
          <w:szCs w:val="20"/>
        </w:rPr>
        <w:t xml:space="preserve">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w:t>
      </w:r>
      <w:proofErr w:type="spellStart"/>
      <w:r w:rsidRPr="00C66CDF">
        <w:rPr>
          <w:rFonts w:ascii="Courier New" w:eastAsia="Times New Roman" w:hAnsi="Courier New" w:cs="Courier New"/>
          <w:color w:val="448C27"/>
          <w:sz w:val="20"/>
          <w:szCs w:val="20"/>
        </w:rPr>
        <w:t>increasing.Suppose</w:t>
      </w:r>
      <w:proofErr w:type="spellEnd"/>
      <w:r w:rsidRPr="00C66CDF">
        <w:rPr>
          <w:rFonts w:ascii="Courier New" w:eastAsia="Times New Roman" w:hAnsi="Courier New" w:cs="Courier New"/>
          <w:color w:val="448C27"/>
          <w:sz w:val="20"/>
          <w:szCs w:val="20"/>
        </w:rPr>
        <w:t xml:space="preserve"> first that is represented by a PHEF satisfying </w:t>
      </w:r>
      <w:proofErr w:type="spellStart"/>
      <w:r w:rsidRPr="00C66CDF">
        <w:rPr>
          <w:rFonts w:ascii="Courier New" w:eastAsia="Times New Roman" w:hAnsi="Courier New" w:cs="Courier New"/>
          <w:color w:val="448C27"/>
          <w:sz w:val="20"/>
          <w:szCs w:val="20"/>
        </w:rPr>
        <w:t>andThus,Conversely</w:t>
      </w:r>
      <w:proofErr w:type="spellEnd"/>
      <w:r w:rsidRPr="00C66CDF">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 g(f (a * , 1, t j )) =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g(f (a * , 1, t j + c)).Or, </w:t>
      </w:r>
      <w:proofErr w:type="spellStart"/>
      <w:r w:rsidRPr="00C66CDF">
        <w:rPr>
          <w:rFonts w:ascii="Courier New" w:eastAsia="Times New Roman" w:hAnsi="Courier New" w:cs="Courier New"/>
          <w:color w:val="448C27"/>
          <w:sz w:val="20"/>
          <w:szCs w:val="20"/>
        </w:rPr>
        <w:t>equivalently,In</w:t>
      </w:r>
      <w:proofErr w:type="spell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particular,for</w:t>
      </w:r>
      <w:proofErr w:type="spellEnd"/>
      <w:r w:rsidRPr="00C66CDF">
        <w:rPr>
          <w:rFonts w:ascii="Courier New" w:eastAsia="Times New Roman" w:hAnsi="Courier New" w:cs="Courier New"/>
          <w:color w:val="448C27"/>
          <w:sz w:val="20"/>
          <w:szCs w:val="20"/>
        </w:rPr>
        <w:t xml:space="preserve">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p,In</w:t>
      </w:r>
      <w:proofErr w:type="spellEnd"/>
      <w:r w:rsidRPr="00C66CDF">
        <w:rPr>
          <w:rFonts w:ascii="Courier New" w:eastAsia="Times New Roman" w:hAnsi="Courier New" w:cs="Courier New"/>
          <w:color w:val="448C27"/>
          <w:sz w:val="20"/>
          <w:szCs w:val="20"/>
        </w:rPr>
        <w:t xml:space="preserve">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w:t>
      </w:r>
      <w:proofErr w:type="spellStart"/>
      <w:r w:rsidRPr="00C66CDF">
        <w:rPr>
          <w:rFonts w:ascii="Courier New" w:eastAsia="Times New Roman" w:hAnsi="Courier New" w:cs="Courier New"/>
          <w:color w:val="448C27"/>
          <w:sz w:val="20"/>
          <w:szCs w:val="20"/>
        </w:rPr>
        <w:t>a,p</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p)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And</w:t>
      </w:r>
      <w:proofErr w:type="spellEnd"/>
      <w:r w:rsidRPr="00C66CDF">
        <w:rPr>
          <w:rFonts w:ascii="Courier New" w:eastAsia="Times New Roman" w:hAnsi="Courier New" w:cs="Courier New"/>
          <w:color w:val="448C27"/>
          <w:sz w:val="20"/>
          <w:szCs w:val="20"/>
        </w:rPr>
        <w:t xml:space="preserve"> we may </w:t>
      </w:r>
      <w:proofErr w:type="spellStart"/>
      <w:r w:rsidRPr="00C66CDF">
        <w:rPr>
          <w:rFonts w:ascii="Courier New" w:eastAsia="Times New Roman" w:hAnsi="Courier New" w:cs="Courier New"/>
          <w:color w:val="448C27"/>
          <w:sz w:val="20"/>
          <w:szCs w:val="20"/>
        </w:rPr>
        <w:t>write:where</w:t>
      </w:r>
      <w:proofErr w:type="spell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C66CDF">
        <w:rPr>
          <w:rFonts w:ascii="Courier New" w:eastAsia="Times New Roman" w:hAnsi="Courier New" w:cs="Courier New"/>
          <w:color w:val="448C27"/>
          <w:sz w:val="20"/>
          <w:szCs w:val="20"/>
        </w:rPr>
        <w:t>desired.Suppose</w:t>
      </w:r>
      <w:proofErr w:type="spellEnd"/>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w:t>
      </w:r>
      <w:proofErr w:type="spellStart"/>
      <w:r w:rsidRPr="00C66CDF">
        <w:rPr>
          <w:rFonts w:ascii="Courier New" w:eastAsia="Times New Roman" w:hAnsi="Courier New" w:cs="Courier New"/>
          <w:color w:val="448C27"/>
          <w:sz w:val="20"/>
          <w:szCs w:val="20"/>
        </w:rPr>
        <w:t>andBy</w:t>
      </w:r>
      <w:proofErr w:type="spellEnd"/>
      <w:r w:rsidRPr="00C66CDF">
        <w:rPr>
          <w:rFonts w:ascii="Courier New" w:eastAsia="Times New Roman" w:hAnsi="Courier New" w:cs="Courier New"/>
          <w:color w:val="448C27"/>
          <w:sz w:val="20"/>
          <w:szCs w:val="20"/>
        </w:rPr>
        <w:t xml:space="preserve"> PIC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Now, as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r(a j ), for each pair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66255AE0" w:rsidR="00A254F0" w:rsidRPr="00F25C75" w:rsidRDefault="00911575" w:rsidP="00574681">
      <w:pPr>
        <w:pStyle w:val="Caption"/>
        <w:rPr>
          <w:sz w:val="24"/>
          <w:szCs w:val="24"/>
          <w:lang w:val="vi-VN"/>
        </w:rPr>
      </w:pPr>
      <w:bookmarkStart w:id="231" w:name="_Toc169634984"/>
      <w:bookmarkStart w:id="232" w:name="_Toc171058937"/>
      <w:r w:rsidRPr="00C66CDF">
        <w:t xml:space="preserve">Figure </w:t>
      </w:r>
      <w:r w:rsidR="00DE024E">
        <w:fldChar w:fldCharType="begin"/>
      </w:r>
      <w:r w:rsidR="00DE024E">
        <w:instrText xml:space="preserve"> STYLEREF 1 \s </w:instrText>
      </w:r>
      <w:r w:rsidR="00DE024E">
        <w:fldChar w:fldCharType="separate"/>
      </w:r>
      <w:r w:rsidR="009B474A">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r w:rsidRPr="00C66CDF">
        <w:t xml:space="preserve"> – Segmentation full result</w:t>
      </w:r>
      <w:bookmarkEnd w:id="231"/>
      <w:bookmarkEnd w:id="232"/>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00664" w14:textId="77777777" w:rsidR="00970C20" w:rsidRPr="00C66CDF" w:rsidRDefault="00970C20" w:rsidP="00D653E5">
      <w:r w:rsidRPr="00C66CDF">
        <w:separator/>
      </w:r>
    </w:p>
  </w:endnote>
  <w:endnote w:type="continuationSeparator" w:id="0">
    <w:p w14:paraId="42B6BB9F" w14:textId="77777777" w:rsidR="00970C20" w:rsidRPr="00C66CDF" w:rsidRDefault="00970C20" w:rsidP="00D653E5">
      <w:r w:rsidRPr="00C66CDF">
        <w:continuationSeparator/>
      </w:r>
    </w:p>
  </w:endnote>
  <w:endnote w:type="continuationNotice" w:id="1">
    <w:p w14:paraId="35091002" w14:textId="77777777" w:rsidR="00970C20" w:rsidRPr="00C66CDF" w:rsidRDefault="00970C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D31BD5" w14:textId="77777777" w:rsidR="00970C20" w:rsidRPr="00C66CDF" w:rsidRDefault="00970C20" w:rsidP="00D653E5">
      <w:r w:rsidRPr="00C66CDF">
        <w:separator/>
      </w:r>
    </w:p>
  </w:footnote>
  <w:footnote w:type="continuationSeparator" w:id="0">
    <w:p w14:paraId="4BF7DAFA" w14:textId="77777777" w:rsidR="00970C20" w:rsidRPr="00C66CDF" w:rsidRDefault="00970C20" w:rsidP="00D653E5">
      <w:r w:rsidRPr="00C66CDF">
        <w:continuationSeparator/>
      </w:r>
    </w:p>
  </w:footnote>
  <w:footnote w:type="continuationNotice" w:id="1">
    <w:p w14:paraId="3D0A115C" w14:textId="77777777" w:rsidR="00970C20" w:rsidRPr="00C66CDF" w:rsidRDefault="00970C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1"/>
  </w:num>
  <w:num w:numId="31" w16cid:durableId="1472404327">
    <w:abstractNumId w:val="40"/>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3"/>
  </w:num>
  <w:num w:numId="44" w16cid:durableId="476143688">
    <w:abstractNumId w:val="32"/>
  </w:num>
  <w:num w:numId="45" w16cid:durableId="531695565">
    <w:abstractNumId w:val="39"/>
  </w:num>
  <w:num w:numId="46" w16cid:durableId="155612345">
    <w:abstractNumId w:val="22"/>
  </w:num>
  <w:num w:numId="47" w16cid:durableId="1675836982">
    <w:abstractNumId w:val="30"/>
  </w:num>
  <w:num w:numId="48" w16cid:durableId="1109272554">
    <w:abstractNumId w:val="42"/>
  </w:num>
  <w:num w:numId="49" w16cid:durableId="1081179660">
    <w:abstractNumId w:val="3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306F"/>
    <w:rsid w:val="006732BF"/>
    <w:rsid w:val="006744E0"/>
    <w:rsid w:val="006829BE"/>
    <w:rsid w:val="00682F81"/>
    <w:rsid w:val="006831AA"/>
    <w:rsid w:val="0068323B"/>
    <w:rsid w:val="006839A6"/>
    <w:rsid w:val="00684224"/>
    <w:rsid w:val="00684998"/>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B6C"/>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BF"/>
    <w:rsid w:val="00B35075"/>
    <w:rsid w:val="00B368C9"/>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1B60"/>
    <w:rsid w:val="00C228CC"/>
    <w:rsid w:val="00C25322"/>
    <w:rsid w:val="00C2654D"/>
    <w:rsid w:val="00C27B28"/>
    <w:rsid w:val="00C27C56"/>
    <w:rsid w:val="00C300CD"/>
    <w:rsid w:val="00C30952"/>
    <w:rsid w:val="00C30BDE"/>
    <w:rsid w:val="00C30C5B"/>
    <w:rsid w:val="00C314D8"/>
    <w:rsid w:val="00C31F73"/>
    <w:rsid w:val="00C34B35"/>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14E5"/>
    <w:rsid w:val="00DC31A7"/>
    <w:rsid w:val="00DC6FDC"/>
    <w:rsid w:val="00DC7557"/>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F00BE9"/>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F6B"/>
    <w:rsid w:val="00F32A51"/>
    <w:rsid w:val="00F32D17"/>
    <w:rsid w:val="00F33514"/>
    <w:rsid w:val="00F33911"/>
    <w:rsid w:val="00F3466F"/>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4</TotalTime>
  <Pages>1</Pages>
  <Words>32403</Words>
  <Characters>184700</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36</cp:revision>
  <cp:lastPrinted>2024-07-06T13:54:00Z</cp:lastPrinted>
  <dcterms:created xsi:type="dcterms:W3CDTF">2021-09-23T18:04:00Z</dcterms:created>
  <dcterms:modified xsi:type="dcterms:W3CDTF">2024-07-0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0sFT2VhV"/&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